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bookmarkStart w:id="0" w:name="_GoBack"/>
      <w:bookmarkEnd w:id="0"/>
      <w:r>
        <w:t>… CubeSat Networks …</w:t>
      </w:r>
    </w:p>
    <w:p w14:paraId="60D5B0D3" w14:textId="77777777" w:rsidR="004D38A1" w:rsidRDefault="009656BE" w:rsidP="00764DB4">
      <w:pPr>
        <w:jc w:val="center"/>
      </w:pPr>
      <w:r w:rsidRPr="009656BE">
        <w:rPr>
          <w:noProof/>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1" w:name="_Toc479772925"/>
      <w:r w:rsidRPr="00BF16B6">
        <w:lastRenderedPageBreak/>
        <w:t>Acknowledgments</w:t>
      </w:r>
      <w:bookmarkEnd w:id="1"/>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2" w:name="_Toc479772926"/>
      <w:r>
        <w:lastRenderedPageBreak/>
        <w:t>Abstract</w:t>
      </w:r>
      <w:bookmarkEnd w:id="2"/>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19818EF6"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8163FD">
        <w:rPr>
          <w:noProof/>
        </w:rPr>
        <w:t>ii</w:t>
      </w:r>
      <w:r w:rsidR="00970517">
        <w:rPr>
          <w:noProof/>
        </w:rPr>
        <w:fldChar w:fldCharType="end"/>
      </w:r>
    </w:p>
    <w:p w14:paraId="0064A4E2" w14:textId="76453C54"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8163FD">
        <w:rPr>
          <w:noProof/>
        </w:rPr>
        <w:t>iii</w:t>
      </w:r>
      <w:r>
        <w:rPr>
          <w:noProof/>
        </w:rPr>
        <w:fldChar w:fldCharType="end"/>
      </w:r>
    </w:p>
    <w:p w14:paraId="30161AA4" w14:textId="7A6920BB"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8163FD">
        <w:rPr>
          <w:noProof/>
        </w:rPr>
        <w:t>vii</w:t>
      </w:r>
      <w:r>
        <w:rPr>
          <w:noProof/>
        </w:rPr>
        <w:fldChar w:fldCharType="end"/>
      </w:r>
    </w:p>
    <w:p w14:paraId="5B08C352" w14:textId="26529DB5"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8163FD">
        <w:rPr>
          <w:noProof/>
        </w:rPr>
        <w:t>viii</w:t>
      </w:r>
      <w:r>
        <w:rPr>
          <w:noProof/>
        </w:rPr>
        <w:fldChar w:fldCharType="end"/>
      </w:r>
    </w:p>
    <w:p w14:paraId="7A39FC6C" w14:textId="1B072533"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8163FD">
        <w:rPr>
          <w:noProof/>
        </w:rPr>
        <w:t>ix</w:t>
      </w:r>
      <w:r>
        <w:rPr>
          <w:noProof/>
        </w:rPr>
        <w:fldChar w:fldCharType="end"/>
      </w:r>
    </w:p>
    <w:p w14:paraId="1D95C10F" w14:textId="14E329B2"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8163FD">
        <w:rPr>
          <w:noProof/>
        </w:rPr>
        <w:t>1</w:t>
      </w:r>
      <w:r>
        <w:rPr>
          <w:noProof/>
        </w:rPr>
        <w:fldChar w:fldCharType="end"/>
      </w:r>
    </w:p>
    <w:p w14:paraId="151C1FD0" w14:textId="053A30FE"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8163FD">
        <w:rPr>
          <w:noProof/>
        </w:rPr>
        <w:t>1</w:t>
      </w:r>
      <w:r>
        <w:rPr>
          <w:noProof/>
        </w:rPr>
        <w:fldChar w:fldCharType="end"/>
      </w:r>
    </w:p>
    <w:p w14:paraId="72FD2D5A" w14:textId="6624D8FD"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8163FD">
        <w:rPr>
          <w:noProof/>
        </w:rPr>
        <w:t>4</w:t>
      </w:r>
      <w:r>
        <w:rPr>
          <w:noProof/>
        </w:rPr>
        <w:fldChar w:fldCharType="end"/>
      </w:r>
    </w:p>
    <w:p w14:paraId="75C1B7C6" w14:textId="16AF66DF"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8163FD">
        <w:rPr>
          <w:noProof/>
        </w:rPr>
        <w:t>5</w:t>
      </w:r>
      <w:r>
        <w:rPr>
          <w:noProof/>
        </w:rPr>
        <w:fldChar w:fldCharType="end"/>
      </w:r>
    </w:p>
    <w:p w14:paraId="23B41E4B" w14:textId="3A11D7D3"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8163FD">
        <w:rPr>
          <w:noProof/>
        </w:rPr>
        <w:t>7</w:t>
      </w:r>
      <w:r>
        <w:rPr>
          <w:noProof/>
        </w:rPr>
        <w:fldChar w:fldCharType="end"/>
      </w:r>
    </w:p>
    <w:p w14:paraId="4FFAE45C" w14:textId="422D0AED"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8163FD">
        <w:rPr>
          <w:noProof/>
        </w:rPr>
        <w:t>7</w:t>
      </w:r>
      <w:r>
        <w:rPr>
          <w:noProof/>
        </w:rPr>
        <w:fldChar w:fldCharType="end"/>
      </w:r>
    </w:p>
    <w:p w14:paraId="67177157" w14:textId="55DF2564"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8163FD">
        <w:rPr>
          <w:noProof/>
        </w:rPr>
        <w:t>8</w:t>
      </w:r>
      <w:r>
        <w:rPr>
          <w:noProof/>
        </w:rPr>
        <w:fldChar w:fldCharType="end"/>
      </w:r>
    </w:p>
    <w:p w14:paraId="0964013B" w14:textId="5F05656D"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8163FD">
        <w:rPr>
          <w:noProof/>
        </w:rPr>
        <w:t>8</w:t>
      </w:r>
      <w:r>
        <w:rPr>
          <w:noProof/>
        </w:rPr>
        <w:fldChar w:fldCharType="end"/>
      </w:r>
    </w:p>
    <w:p w14:paraId="5C8FFA1E" w14:textId="3BC3F742"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8163FD">
        <w:rPr>
          <w:noProof/>
        </w:rPr>
        <w:t>8</w:t>
      </w:r>
      <w:r>
        <w:rPr>
          <w:noProof/>
        </w:rPr>
        <w:fldChar w:fldCharType="end"/>
      </w:r>
    </w:p>
    <w:p w14:paraId="1A7B27E5" w14:textId="32566266"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8163FD">
        <w:rPr>
          <w:noProof/>
        </w:rPr>
        <w:t>8</w:t>
      </w:r>
      <w:r>
        <w:rPr>
          <w:noProof/>
        </w:rPr>
        <w:fldChar w:fldCharType="end"/>
      </w:r>
    </w:p>
    <w:p w14:paraId="01B62B40" w14:textId="071CE2DB"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8163FD">
        <w:rPr>
          <w:noProof/>
        </w:rPr>
        <w:t>9</w:t>
      </w:r>
      <w:r>
        <w:rPr>
          <w:noProof/>
        </w:rPr>
        <w:fldChar w:fldCharType="end"/>
      </w:r>
    </w:p>
    <w:p w14:paraId="44A5EC6C" w14:textId="43D9E290"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8163FD">
        <w:rPr>
          <w:noProof/>
        </w:rPr>
        <w:t>10</w:t>
      </w:r>
      <w:r>
        <w:rPr>
          <w:noProof/>
        </w:rPr>
        <w:fldChar w:fldCharType="end"/>
      </w:r>
    </w:p>
    <w:p w14:paraId="2C6BD197" w14:textId="502EB05C"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r>
      <w:r>
        <w:rPr>
          <w:noProof/>
        </w:rPr>
        <w:fldChar w:fldCharType="separate"/>
      </w:r>
      <w:r w:rsidR="008163FD">
        <w:rPr>
          <w:noProof/>
        </w:rPr>
        <w:t>12</w:t>
      </w:r>
      <w:r>
        <w:rPr>
          <w:noProof/>
        </w:rPr>
        <w:fldChar w:fldCharType="end"/>
      </w:r>
    </w:p>
    <w:p w14:paraId="3F545CFB" w14:textId="26826C83"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r>
      <w:r>
        <w:rPr>
          <w:noProof/>
        </w:rPr>
        <w:fldChar w:fldCharType="separate"/>
      </w:r>
      <w:r w:rsidR="008163FD">
        <w:rPr>
          <w:noProof/>
        </w:rPr>
        <w:t>12</w:t>
      </w:r>
      <w:r>
        <w:rPr>
          <w:noProof/>
        </w:rPr>
        <w:fldChar w:fldCharType="end"/>
      </w:r>
    </w:p>
    <w:p w14:paraId="227FDBD5" w14:textId="5E43F730"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r>
      <w:r>
        <w:rPr>
          <w:noProof/>
        </w:rPr>
        <w:fldChar w:fldCharType="separate"/>
      </w:r>
      <w:r w:rsidR="008163FD">
        <w:rPr>
          <w:noProof/>
        </w:rPr>
        <w:t>12</w:t>
      </w:r>
      <w:r>
        <w:rPr>
          <w:noProof/>
        </w:rPr>
        <w:fldChar w:fldCharType="end"/>
      </w:r>
    </w:p>
    <w:p w14:paraId="1E213B45" w14:textId="688AB77E"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r>
      <w:r>
        <w:rPr>
          <w:noProof/>
        </w:rPr>
        <w:fldChar w:fldCharType="separate"/>
      </w:r>
      <w:r w:rsidR="008163FD">
        <w:rPr>
          <w:noProof/>
        </w:rPr>
        <w:t>12</w:t>
      </w:r>
      <w:r>
        <w:rPr>
          <w:noProof/>
        </w:rPr>
        <w:fldChar w:fldCharType="end"/>
      </w:r>
    </w:p>
    <w:p w14:paraId="7BEB8514" w14:textId="3523D7AB"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r>
      <w:r>
        <w:rPr>
          <w:noProof/>
        </w:rPr>
        <w:fldChar w:fldCharType="separate"/>
      </w:r>
      <w:r w:rsidR="008163FD">
        <w:rPr>
          <w:noProof/>
        </w:rPr>
        <w:t>14</w:t>
      </w:r>
      <w:r>
        <w:rPr>
          <w:noProof/>
        </w:rPr>
        <w:fldChar w:fldCharType="end"/>
      </w:r>
    </w:p>
    <w:p w14:paraId="155D4741" w14:textId="47312555"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8163FD">
        <w:rPr>
          <w:noProof/>
        </w:rPr>
        <w:t>14</w:t>
      </w:r>
      <w:r>
        <w:rPr>
          <w:noProof/>
        </w:rPr>
        <w:fldChar w:fldCharType="end"/>
      </w:r>
    </w:p>
    <w:p w14:paraId="36834D2C" w14:textId="065489E7"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8163FD">
        <w:rPr>
          <w:noProof/>
        </w:rPr>
        <w:t>14</w:t>
      </w:r>
      <w:r>
        <w:rPr>
          <w:noProof/>
        </w:rPr>
        <w:fldChar w:fldCharType="end"/>
      </w:r>
    </w:p>
    <w:p w14:paraId="6634728A" w14:textId="194738D5"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8163FD">
        <w:rPr>
          <w:noProof/>
        </w:rPr>
        <w:t>15</w:t>
      </w:r>
      <w:r>
        <w:rPr>
          <w:noProof/>
        </w:rPr>
        <w:fldChar w:fldCharType="end"/>
      </w:r>
    </w:p>
    <w:p w14:paraId="051B0502" w14:textId="512AE96F"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8163FD">
        <w:rPr>
          <w:noProof/>
        </w:rPr>
        <w:t>15</w:t>
      </w:r>
      <w:r>
        <w:rPr>
          <w:noProof/>
        </w:rPr>
        <w:fldChar w:fldCharType="end"/>
      </w:r>
    </w:p>
    <w:p w14:paraId="789BCE47" w14:textId="162ECB30"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8163FD">
        <w:rPr>
          <w:noProof/>
        </w:rPr>
        <w:t>15</w:t>
      </w:r>
      <w:r>
        <w:rPr>
          <w:noProof/>
        </w:rPr>
        <w:fldChar w:fldCharType="end"/>
      </w:r>
    </w:p>
    <w:p w14:paraId="0C456E9C" w14:textId="55226889"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8163FD">
        <w:rPr>
          <w:noProof/>
        </w:rPr>
        <w:t>15</w:t>
      </w:r>
      <w:r>
        <w:rPr>
          <w:noProof/>
        </w:rPr>
        <w:fldChar w:fldCharType="end"/>
      </w:r>
    </w:p>
    <w:p w14:paraId="5EB1110A" w14:textId="426D4C39"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8163FD">
        <w:rPr>
          <w:noProof/>
        </w:rPr>
        <w:t>15</w:t>
      </w:r>
      <w:r>
        <w:rPr>
          <w:noProof/>
        </w:rPr>
        <w:fldChar w:fldCharType="end"/>
      </w:r>
    </w:p>
    <w:p w14:paraId="49E79994" w14:textId="2A3BDD16"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8163FD">
        <w:rPr>
          <w:noProof/>
        </w:rPr>
        <w:t>15</w:t>
      </w:r>
      <w:r>
        <w:rPr>
          <w:noProof/>
        </w:rPr>
        <w:fldChar w:fldCharType="end"/>
      </w:r>
    </w:p>
    <w:p w14:paraId="54FBA0A6" w14:textId="12364420"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8163FD">
        <w:rPr>
          <w:noProof/>
        </w:rPr>
        <w:t>16</w:t>
      </w:r>
      <w:r>
        <w:rPr>
          <w:noProof/>
        </w:rPr>
        <w:fldChar w:fldCharType="end"/>
      </w:r>
    </w:p>
    <w:p w14:paraId="544EF0FF" w14:textId="230C72FF"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8163FD">
        <w:rPr>
          <w:noProof/>
        </w:rPr>
        <w:t>16</w:t>
      </w:r>
      <w:r>
        <w:rPr>
          <w:noProof/>
        </w:rPr>
        <w:fldChar w:fldCharType="end"/>
      </w:r>
    </w:p>
    <w:p w14:paraId="738047AB" w14:textId="528B7C8C"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8163FD">
        <w:rPr>
          <w:noProof/>
        </w:rPr>
        <w:t>16</w:t>
      </w:r>
      <w:r>
        <w:rPr>
          <w:noProof/>
        </w:rPr>
        <w:fldChar w:fldCharType="end"/>
      </w:r>
    </w:p>
    <w:p w14:paraId="1B4A4D94" w14:textId="4878D607"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8163FD">
        <w:rPr>
          <w:noProof/>
        </w:rPr>
        <w:t>16</w:t>
      </w:r>
      <w:r>
        <w:rPr>
          <w:noProof/>
        </w:rPr>
        <w:fldChar w:fldCharType="end"/>
      </w:r>
    </w:p>
    <w:p w14:paraId="0C8EF452" w14:textId="485D7BED"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8163FD">
        <w:rPr>
          <w:noProof/>
        </w:rPr>
        <w:t>16</w:t>
      </w:r>
      <w:r>
        <w:rPr>
          <w:noProof/>
        </w:rPr>
        <w:fldChar w:fldCharType="end"/>
      </w:r>
    </w:p>
    <w:p w14:paraId="633FA130" w14:textId="43636942"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8163FD">
        <w:rPr>
          <w:noProof/>
        </w:rPr>
        <w:t>16</w:t>
      </w:r>
      <w:r>
        <w:rPr>
          <w:noProof/>
        </w:rPr>
        <w:fldChar w:fldCharType="end"/>
      </w:r>
    </w:p>
    <w:p w14:paraId="1B179F82" w14:textId="74FE5564"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8163FD">
        <w:rPr>
          <w:noProof/>
        </w:rPr>
        <w:t>16</w:t>
      </w:r>
      <w:r>
        <w:rPr>
          <w:noProof/>
        </w:rPr>
        <w:fldChar w:fldCharType="end"/>
      </w:r>
    </w:p>
    <w:p w14:paraId="744EF55F" w14:textId="25BB4C73"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8163FD">
        <w:rPr>
          <w:noProof/>
        </w:rPr>
        <w:t>17</w:t>
      </w:r>
      <w:r>
        <w:rPr>
          <w:noProof/>
        </w:rPr>
        <w:fldChar w:fldCharType="end"/>
      </w:r>
    </w:p>
    <w:p w14:paraId="142831BA" w14:textId="05A8BF9A"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8163FD">
        <w:rPr>
          <w:noProof/>
        </w:rPr>
        <w:t>17</w:t>
      </w:r>
      <w:r>
        <w:rPr>
          <w:noProof/>
        </w:rPr>
        <w:fldChar w:fldCharType="end"/>
      </w:r>
    </w:p>
    <w:p w14:paraId="65087BEB" w14:textId="4F5AD511"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8163FD">
        <w:rPr>
          <w:noProof/>
        </w:rPr>
        <w:t>17</w:t>
      </w:r>
      <w:r>
        <w:rPr>
          <w:noProof/>
        </w:rPr>
        <w:fldChar w:fldCharType="end"/>
      </w:r>
    </w:p>
    <w:p w14:paraId="1186CDED" w14:textId="0432F569"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8163FD">
        <w:rPr>
          <w:noProof/>
        </w:rPr>
        <w:t>17</w:t>
      </w:r>
      <w:r>
        <w:rPr>
          <w:noProof/>
        </w:rPr>
        <w:fldChar w:fldCharType="end"/>
      </w:r>
    </w:p>
    <w:p w14:paraId="7B96B19E" w14:textId="61BF81FA"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8163FD">
        <w:rPr>
          <w:noProof/>
        </w:rPr>
        <w:t>17</w:t>
      </w:r>
      <w:r>
        <w:rPr>
          <w:noProof/>
        </w:rPr>
        <w:fldChar w:fldCharType="end"/>
      </w:r>
    </w:p>
    <w:p w14:paraId="5F290743" w14:textId="573F4309"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8163FD">
        <w:rPr>
          <w:noProof/>
        </w:rPr>
        <w:t>17</w:t>
      </w:r>
      <w:r>
        <w:rPr>
          <w:noProof/>
        </w:rPr>
        <w:fldChar w:fldCharType="end"/>
      </w:r>
    </w:p>
    <w:p w14:paraId="440881C3" w14:textId="4004A248"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8163FD">
        <w:rPr>
          <w:noProof/>
        </w:rPr>
        <w:t>17</w:t>
      </w:r>
      <w:r>
        <w:rPr>
          <w:noProof/>
        </w:rPr>
        <w:fldChar w:fldCharType="end"/>
      </w:r>
    </w:p>
    <w:p w14:paraId="1566E950" w14:textId="7F0AF5E7"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8163FD">
        <w:rPr>
          <w:noProof/>
        </w:rPr>
        <w:t>18</w:t>
      </w:r>
      <w:r>
        <w:rPr>
          <w:noProof/>
        </w:rPr>
        <w:fldChar w:fldCharType="end"/>
      </w:r>
    </w:p>
    <w:p w14:paraId="281162E1" w14:textId="30894059"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8163FD">
        <w:rPr>
          <w:noProof/>
        </w:rPr>
        <w:t>18</w:t>
      </w:r>
      <w:r>
        <w:rPr>
          <w:noProof/>
        </w:rPr>
        <w:fldChar w:fldCharType="end"/>
      </w:r>
    </w:p>
    <w:p w14:paraId="3E0B09C9" w14:textId="0694BB57"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8163FD">
        <w:rPr>
          <w:noProof/>
        </w:rPr>
        <w:t>18</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3" w:name="_Toc479772927"/>
      <w:r w:rsidRPr="00914860">
        <w:lastRenderedPageBreak/>
        <w:t>Figures</w:t>
      </w:r>
      <w:bookmarkEnd w:id="3"/>
    </w:p>
    <w:p w14:paraId="3DB7DAC5" w14:textId="2FEA2426" w:rsidR="007D4619" w:rsidRDefault="00820D97" w:rsidP="00764DB4">
      <w:fldSimple w:instr=" TOC \c &quot;Figure&quot; ">
        <w:r w:rsidR="00C0005B">
          <w:rPr>
            <w:noProof/>
          </w:rPr>
          <w:t>No table of figures entries found.</w:t>
        </w:r>
      </w:fldSimple>
    </w:p>
    <w:p w14:paraId="515096CD" w14:textId="77777777" w:rsidR="007D4619" w:rsidRPr="00914860" w:rsidRDefault="007D4619" w:rsidP="00764DB4">
      <w:pPr>
        <w:pStyle w:val="Chaptertitlenotnumbered"/>
      </w:pPr>
      <w:bookmarkStart w:id="4" w:name="_Toc479772928"/>
      <w:r w:rsidRPr="00914860">
        <w:lastRenderedPageBreak/>
        <w:t>Tables</w:t>
      </w:r>
      <w:bookmarkEnd w:id="4"/>
    </w:p>
    <w:p w14:paraId="692DC38C" w14:textId="13A7A5D7" w:rsidR="007D4619" w:rsidRDefault="00820D97" w:rsidP="00764DB4">
      <w:fldSimple w:instr=" TOC \t &quot;Table title&quot; \c ">
        <w:r w:rsidR="00C0005B">
          <w:rPr>
            <w:noProof/>
          </w:rPr>
          <w:t>No table of figures entries found.</w:t>
        </w:r>
      </w:fldSimple>
    </w:p>
    <w:p w14:paraId="1BB3C6AD" w14:textId="77777777" w:rsidR="007D4619" w:rsidRPr="00914860" w:rsidRDefault="007D4619" w:rsidP="00764DB4">
      <w:pPr>
        <w:pStyle w:val="Chaptertitlenotnumbered"/>
      </w:pPr>
      <w:bookmarkStart w:id="5" w:name="_Toc479772929"/>
      <w:r w:rsidRPr="00914860">
        <w:lastRenderedPageBreak/>
        <w:t>Abbreviations</w:t>
      </w:r>
      <w:bookmarkEnd w:id="5"/>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6" w:name="_Toc479772930"/>
      <w:r>
        <w:lastRenderedPageBreak/>
        <w:t>Introduction</w:t>
      </w:r>
      <w:bookmarkEnd w:id="6"/>
    </w:p>
    <w:p w14:paraId="129157DF" w14:textId="718C7D53"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7" w:name="_Toc479772931"/>
      <w:r w:rsidR="00C40FF8">
        <w:t>Background</w:t>
      </w:r>
      <w:bookmarkEnd w:id="7"/>
    </w:p>
    <w:p w14:paraId="4D0D16F5" w14:textId="47849314" w:rsidR="0015061D" w:rsidRDefault="00077C92" w:rsidP="00764DB4">
      <w:r>
        <w:t>Due to prohibitive costs and technical requirements</w:t>
      </w:r>
      <w:r w:rsidR="00DB3F4F">
        <w:t xml:space="preserve"> access to</w:t>
      </w:r>
      <w:r>
        <w:t xml:space="preserve"> low e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fully loaded cargo bay. Today, 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4,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810E44">
        <w:t xml:space="preserve">. </w:t>
      </w:r>
    </w:p>
    <w:p w14:paraId="18771878" w14:textId="1011EDE6" w:rsidR="008D6E16" w:rsidRDefault="00810E44" w:rsidP="00764DB4">
      <w:r>
        <w:t>The second</w:t>
      </w:r>
      <w:r w:rsidR="00601148">
        <w:t>,</w:t>
      </w:r>
      <w:r>
        <w:t xml:space="preserve"> and perhaps most influential factor</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076A3D">
        <w:t xml:space="preserve"> such as the</w:t>
      </w:r>
      <w:r w:rsidR="00601148">
        <w:t xml:space="preserve"> ‘Micro’, ‘Nano’, ‘Pico’ and ‘Femto’</w:t>
      </w:r>
      <w:r w:rsidR="00076A3D">
        <w:t xml:space="preserve"> classes</w:t>
      </w:r>
      <w:r w:rsidR="00601148">
        <w:t xml:space="preserve">. This </w:t>
      </w:r>
      <w:r w:rsidR="00601148">
        <w:lastRenderedPageBreak/>
        <w:t xml:space="preserve">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 However, unlike many other classes</w:t>
      </w:r>
      <w:r w:rsidR="00E133D5">
        <w:t>,</w:t>
      </w:r>
      <w:r w:rsidR="00DE0A0C">
        <w:t xml:space="preserve"> an open</w:t>
      </w:r>
      <w:r w:rsidR="008D6E16">
        <w:t xml:space="preserve"> ‘CubeSat’</w:t>
      </w:r>
      <w:r w:rsidR="00DE0A0C">
        <w:t xml:space="preserve"> standard for NanoSats has been developing and gaining popul</w:t>
      </w:r>
      <w:r w:rsidR="008D6E16">
        <w:t>arity over the past decade</w:t>
      </w:r>
      <w:r w:rsidR="004C5118">
        <w:t xml:space="preserve"> </w:t>
      </w:r>
      <w:r w:rsidR="004C5118">
        <w:fldChar w:fldCharType="begin"/>
      </w:r>
      <w:r w:rsidR="004C5118">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4C5118">
        <w:fldChar w:fldCharType="separate"/>
      </w:r>
      <w:r w:rsidR="004C5118">
        <w:rPr>
          <w:noProof/>
        </w:rPr>
        <w:t>[3]</w:t>
      </w:r>
      <w:r w:rsidR="004C5118">
        <w:fldChar w:fldCharType="end"/>
      </w:r>
      <w:r w:rsidR="008D6E16">
        <w:t xml:space="preserve">. </w:t>
      </w:r>
      <w:r w:rsidR="00E67DC1">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 Such open-sourcing i</w:t>
      </w:r>
      <w:r w:rsidR="00E67DC1" w:rsidRPr="00E67DC1">
        <w:t>s historically rare in the satellite industry.</w:t>
      </w:r>
    </w:p>
    <w:p w14:paraId="52FA8B93" w14:textId="414E4830"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4C5118">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4C5118">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4C5118">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4C5118">
        <w:rPr>
          <w:noProof/>
        </w:rPr>
        <w:t>[6]</w:t>
      </w:r>
      <w:r w:rsidR="004C5118">
        <w:fldChar w:fldCharType="end"/>
      </w:r>
      <w:r w:rsidR="004C5118">
        <w:t xml:space="preserve">, </w:t>
      </w:r>
      <w:r w:rsidR="001C1842">
        <w:t>attitude determination and control (ADCS)</w:t>
      </w:r>
      <w:r w:rsidR="004C5118">
        <w:t xml:space="preserve"> </w:t>
      </w:r>
      <w:r w:rsidR="004C5118">
        <w:fldChar w:fldCharType="begin"/>
      </w:r>
      <w:r w:rsidR="004C5118">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4C5118">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 </w:instrTex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DATA </w:instrText>
      </w:r>
      <w:r w:rsidR="004C5118">
        <w:fldChar w:fldCharType="end"/>
      </w:r>
      <w:r w:rsidR="004C5118">
        <w:fldChar w:fldCharType="separate"/>
      </w:r>
      <w:r w:rsidR="004C5118">
        <w:rPr>
          <w:noProof/>
        </w:rPr>
        <w:t>[8-10]</w:t>
      </w:r>
      <w:r w:rsidR="004C5118">
        <w:fldChar w:fldCharType="end"/>
      </w:r>
      <w:r w:rsidR="001C1842">
        <w:t>, command and data handling (C&amp;DH)</w:t>
      </w:r>
      <w:r w:rsidR="004C5118">
        <w:t xml:space="preserve"> </w:t>
      </w:r>
      <w:r w:rsidR="004C5118">
        <w:fldChar w:fldCharType="begin"/>
      </w:r>
      <w:r w:rsidR="004C5118">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4C5118">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unflown’ implementation of a sub-system such as an experimental antenna</w:t>
      </w:r>
      <w:r w:rsidR="006D411D">
        <w:t xml:space="preserve"> </w:t>
      </w:r>
      <w:r w:rsidR="006D411D">
        <w:fldChar w:fldCharType="begin"/>
      </w:r>
      <w:r w:rsidR="006D411D">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6D411D">
        <w:rPr>
          <w:noProof/>
        </w:rPr>
        <w:t>[13]</w:t>
      </w:r>
      <w:r w:rsidR="006D411D">
        <w:fldChar w:fldCharType="end"/>
      </w:r>
      <w:r w:rsidR="00224C7B">
        <w:t>.  CubeSats have become</w:t>
      </w:r>
      <w:r w:rsidR="00E133D5">
        <w:t xml:space="preserve"> increasingly</w:t>
      </w:r>
      <w:r w:rsidR="00224C7B">
        <w:t xml:space="preserve"> popular with the space industry both for testing new </w:t>
      </w:r>
      <w:r w:rsidR="00224C7B">
        <w:lastRenderedPageBreak/>
        <w:t xml:space="preserve">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6D411D">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6D411D">
        <w:rPr>
          <w:noProof/>
        </w:rPr>
        <w:t>[14]</w:t>
      </w:r>
      <w:r w:rsidR="006D411D">
        <w:fldChar w:fldCharType="end"/>
      </w:r>
      <w:r w:rsidR="00224C7B">
        <w:t xml:space="preserve">. </w:t>
      </w:r>
    </w:p>
    <w:p w14:paraId="754A0195" w14:textId="75ECAA6F"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6D411D">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6D411D">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3A781C72"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 </w:instrTex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DATA </w:instrText>
      </w:r>
      <w:r w:rsidR="006D411D">
        <w:fldChar w:fldCharType="end"/>
      </w:r>
      <w:r w:rsidR="006D411D">
        <w:fldChar w:fldCharType="separate"/>
      </w:r>
      <w:r w:rsidR="006D411D">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C0005B">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C0005B">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C0005B">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C0005B">
        <w:rPr>
          <w:noProof/>
        </w:rPr>
        <w:t>[21]</w:t>
      </w:r>
      <w:r w:rsidR="00C0005B">
        <w:fldChar w:fldCharType="end"/>
      </w:r>
      <w:r w:rsidR="009E43CA">
        <w:t xml:space="preserve">. The space industry has taken the first </w:t>
      </w:r>
      <w:r w:rsidR="00917BE3">
        <w:t xml:space="preserve">crucial </w:t>
      </w:r>
      <w:r w:rsidR="009E43CA">
        <w:t xml:space="preserve">steps into designing </w:t>
      </w:r>
      <w:r w:rsidR="009E43CA">
        <w:lastRenderedPageBreak/>
        <w:t xml:space="preserve">and testing </w:t>
      </w:r>
      <w:r w:rsidR="00AE7090">
        <w:t>CSNs</w:t>
      </w:r>
      <w:r w:rsidR="009E43CA">
        <w:t xml:space="preserve"> </w:t>
      </w:r>
      <w:r w:rsidR="003166DC">
        <w:t>with</w:t>
      </w:r>
      <w:r w:rsidR="00C0005B">
        <w:t xml:space="preserve"> missions such as NASA’s EDSN </w:t>
      </w:r>
      <w:r w:rsidR="00C0005B">
        <w:fldChar w:fldCharType="begin"/>
      </w:r>
      <w:r w:rsidR="00C0005B">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C0005B">
        <w:rPr>
          <w:noProof/>
        </w:rPr>
        <w:t>[22]</w:t>
      </w:r>
      <w:r w:rsidR="00C0005B">
        <w:fldChar w:fldCharType="end"/>
      </w:r>
      <w:r w:rsidR="003166DC">
        <w:t xml:space="preserve"> and Nodes </w:t>
      </w:r>
      <w:r w:rsidR="00C0005B">
        <w:fldChar w:fldCharType="begin"/>
      </w:r>
      <w:r w:rsidR="00C0005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C0005B">
        <w:rPr>
          <w:noProof/>
        </w:rPr>
        <w:t>[12]</w:t>
      </w:r>
      <w:r w:rsidR="00C0005B">
        <w:fldChar w:fldCharType="end"/>
      </w:r>
      <w:r w:rsidR="00C0005B">
        <w:t xml:space="preserve"> </w:t>
      </w:r>
      <w:r w:rsidR="003166DC">
        <w:t>and CNSA’s Tian</w:t>
      </w:r>
      <w:r w:rsidR="00917BE3">
        <w:t>w</w:t>
      </w:r>
      <w:r w:rsidR="00C0005B">
        <w:t xml:space="preserve">ang-1 </w:t>
      </w:r>
      <w:r w:rsidR="002B4DCA">
        <w:fldChar w:fldCharType="begin"/>
      </w:r>
      <w:r w:rsidR="002B4DCA">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2B4DCA">
        <w:rPr>
          <w:noProof/>
        </w:rPr>
        <w:t>[23]</w:t>
      </w:r>
      <w:r w:rsidR="002B4DCA">
        <w:fldChar w:fldCharType="end"/>
      </w:r>
      <w:r w:rsidR="00917BE3">
        <w:t>.</w:t>
      </w:r>
    </w:p>
    <w:p w14:paraId="07A9E9E5" w14:textId="2A4CC52F"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w:t>
      </w:r>
      <w:r w:rsidR="00AE7090">
        <w:t>certain</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8" w:name="_Toc479772932"/>
      <w:r w:rsidR="00C40FF8">
        <w:t>Objectives</w:t>
      </w:r>
      <w:bookmarkEnd w:id="8"/>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D9D583C" w14:textId="19FBEB79" w:rsidR="005A6A46" w:rsidRDefault="005A1AA0" w:rsidP="00764DB4">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varied applicat</w:t>
      </w:r>
      <w:r w:rsidR="00405514">
        <w:t>ions of CSNs. As such, 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 xml:space="preserve">c instrument produces some data which must </w:t>
      </w:r>
      <w:r w:rsidR="00405514">
        <w:lastRenderedPageBreak/>
        <w:t>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This leaves the quantity of data 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510D8B52" w14:textId="7C0D2F90" w:rsidR="005A6A46" w:rsidRPr="00AC7113" w:rsidRDefault="00F863AD" w:rsidP="00764DB4">
      <w:r>
        <w:t>In terms of</w:t>
      </w:r>
      <w:r w:rsidR="005A6A46">
        <w:t xml:space="preserve"> power, </w:t>
      </w:r>
      <w:r>
        <w:t>satellite-to-satellite S2S is considerably less expensive than</w:t>
      </w:r>
      <w:r w:rsidR="005A6A46">
        <w:t xml:space="preserve"> S2G communicat</w:t>
      </w:r>
      <w:r>
        <w:t>ion. S2S data rates are likely to exist in the region of Mbps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more battery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 may prove</w:t>
      </w:r>
      <w:r w:rsidR="005479EE">
        <w:t xml:space="preserve"> wasteful in scenarios where all CubeSats have enough battery and suitable S2G windows </w:t>
      </w:r>
      <w:r w:rsidR="00FC0085">
        <w:t>to perform S2G communications.</w:t>
      </w:r>
      <w:r w:rsidR="005479EE">
        <w:t xml:space="preserve"> Any solutions proposed by this work intend to ad</w:t>
      </w:r>
      <w:r w:rsidR="00FC0085">
        <w:t>dress the direct challenge of</w:t>
      </w:r>
      <w:r w:rsidR="005479EE">
        <w:t xml:space="preserve"> balancing power consumption with S2G throughput. </w:t>
      </w:r>
    </w:p>
    <w:p w14:paraId="0835407F" w14:textId="544C950C" w:rsidR="00C40FF8" w:rsidRPr="00C40FF8" w:rsidRDefault="00B6274B" w:rsidP="00764DB4">
      <w:pPr>
        <w:pStyle w:val="Heading2"/>
      </w:pPr>
      <w:r>
        <w:t xml:space="preserve"> </w:t>
      </w:r>
      <w:bookmarkStart w:id="9" w:name="_Toc479772933"/>
      <w:r w:rsidR="00C40FF8">
        <w:t>Thesis Structure</w:t>
      </w:r>
      <w:bookmarkEnd w:id="9"/>
    </w:p>
    <w:p w14:paraId="19E5A176" w14:textId="7D54B2AF"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w:t>
      </w:r>
      <w:r>
        <w:lastRenderedPageBreak/>
        <w:t xml:space="preserve">thereof. </w:t>
      </w:r>
      <w:r w:rsidR="00AE3F84">
        <w:t xml:space="preserve">This chapter aims to provide </w:t>
      </w:r>
      <w:r w:rsidR="00DE1143">
        <w:t>suitable</w:t>
      </w:r>
      <w:r w:rsidR="00AE3F84">
        <w:t xml:space="preserve"> material for lay-readers to understand the context and general scope of the project</w:t>
      </w:r>
      <w:r w:rsidR="00DE1143">
        <w:t>.</w:t>
      </w:r>
      <w:r w:rsidR="00D771DD">
        <w:t xml:space="preserve"> </w:t>
      </w:r>
    </w:p>
    <w:p w14:paraId="78BAFD00" w14:textId="4F3CB7F5" w:rsidR="00AE3F84" w:rsidRDefault="00AE3F84" w:rsidP="00764DB4">
      <w:r>
        <w:t>The State of the Art</w:t>
      </w:r>
      <w:r w:rsidR="007D6DB1" w:rsidRPr="007D6DB1">
        <w:t xml:space="preserve"> chapter …</w:t>
      </w:r>
    </w:p>
    <w:p w14:paraId="0F2D3307" w14:textId="138DF6AA" w:rsidR="007D6DB1" w:rsidRDefault="007D6DB1" w:rsidP="00764DB4">
      <w:r w:rsidRPr="007D6DB1">
        <w:t xml:space="preserve">The </w:t>
      </w:r>
      <w:r>
        <w:t xml:space="preserve">Proposed Protocols </w:t>
      </w:r>
      <w:r w:rsidRPr="007D6DB1">
        <w:t>chapter …</w:t>
      </w:r>
    </w:p>
    <w:p w14:paraId="6FAF51EC" w14:textId="6C45EB28" w:rsidR="007D6DB1" w:rsidRDefault="007D6DB1" w:rsidP="00764DB4">
      <w:r>
        <w:t xml:space="preserve">The Simulations </w:t>
      </w:r>
      <w:r w:rsidRPr="007D6DB1">
        <w:t>chapter …</w:t>
      </w:r>
    </w:p>
    <w:p w14:paraId="648A7D4B" w14:textId="45766E63" w:rsidR="007D6DB1" w:rsidRDefault="007D6DB1" w:rsidP="00764DB4">
      <w:r w:rsidRPr="007D6DB1">
        <w:t xml:space="preserve">The </w:t>
      </w:r>
      <w:r>
        <w:t xml:space="preserve">Results </w:t>
      </w:r>
      <w:r w:rsidRPr="007D6DB1">
        <w:t>chapter …</w:t>
      </w:r>
    </w:p>
    <w:p w14:paraId="1CF92997" w14:textId="0C05541D" w:rsidR="007D6DB1" w:rsidRDefault="007D6DB1" w:rsidP="00764DB4">
      <w:r>
        <w:t>Finally the Conclusions chapter …</w:t>
      </w:r>
    </w:p>
    <w:p w14:paraId="0DB4BC98" w14:textId="202F9C77" w:rsidR="00B6274B" w:rsidRDefault="00C40FF8" w:rsidP="00764DB4">
      <w:pPr>
        <w:pStyle w:val="Heading1"/>
      </w:pPr>
      <w:bookmarkStart w:id="10" w:name="_Toc479772934"/>
      <w:r>
        <w:lastRenderedPageBreak/>
        <w:t>State of the Art</w:t>
      </w:r>
      <w:bookmarkEnd w:id="10"/>
    </w:p>
    <w:p w14:paraId="27A93A79" w14:textId="77777777" w:rsid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categories: terrestrial communications, CubeSat communications and CSN missions. Having only briefly introduced CubeSats during the previous chapter this chapter provides an in-depth exploration into the platform. This exploration is followed by a section detailing relevant terrestrial communication technologies. Such terrestrial technology is important context for the following section on CubeSat communications. This section seeks </w:t>
      </w:r>
      <w:r w:rsidR="00970517">
        <w:t xml:space="preserve">to </w:t>
      </w:r>
      <w:r>
        <w:t xml:space="preserve">examine CubeSat communications within the context of the previous sections outlining state of the art CubeSat technology </w:t>
      </w:r>
      <w:r w:rsidR="00970517">
        <w:t>and terrestrial communications.</w:t>
      </w:r>
    </w:p>
    <w:p w14:paraId="67A9E977" w14:textId="545E1DC7" w:rsidR="00303ED3" w:rsidRPr="00970517" w:rsidRDefault="00970517" w:rsidP="00970517">
      <w:r>
        <w:t xml:space="preserve">This chapter concludes by examining </w:t>
      </w:r>
      <w:r w:rsidR="00D83129">
        <w:t xml:space="preserve">several previously mentioned missions. These missions provide a reality check for preceding sections. In particular, the challenges of launching and operating space craft in low earth orbit give crucial context to prior CubeSat communication work. 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1" w:name="_Toc479772935"/>
      <w:r>
        <w:t>CubeSats</w:t>
      </w:r>
      <w:bookmarkEnd w:id="11"/>
    </w:p>
    <w:p w14:paraId="551FCD0B" w14:textId="3522E440" w:rsidR="0064093C" w:rsidRPr="0064093C" w:rsidRDefault="0064093C" w:rsidP="00764DB4">
      <w:r>
        <w:t xml:space="preserve">… </w:t>
      </w:r>
      <w:r w:rsidRPr="00D83129">
        <w:rPr>
          <w:i/>
        </w:rPr>
        <w:t>Introduced in brief within background</w:t>
      </w:r>
    </w:p>
    <w:p w14:paraId="55B2B6BF" w14:textId="3875F28F" w:rsidR="0064093C" w:rsidRDefault="0064093C" w:rsidP="00764DB4">
      <w:pPr>
        <w:pStyle w:val="Heading3"/>
      </w:pPr>
      <w:bookmarkStart w:id="12" w:name="_Toc479772936"/>
      <w:r>
        <w:lastRenderedPageBreak/>
        <w:t xml:space="preserve">CubeSat </w:t>
      </w:r>
      <w:r w:rsidRPr="008D30A5">
        <w:t>Capabilities</w:t>
      </w:r>
      <w:bookmarkEnd w:id="12"/>
    </w:p>
    <w:p w14:paraId="1FE72CEC" w14:textId="47CCCF64" w:rsidR="0064093C" w:rsidRDefault="0064093C" w:rsidP="00764DB4">
      <w:r>
        <w:t>…</w:t>
      </w:r>
    </w:p>
    <w:p w14:paraId="173D00DA" w14:textId="6F5A88D3" w:rsidR="0064093C" w:rsidRDefault="0064093C" w:rsidP="00764DB4">
      <w:pPr>
        <w:pStyle w:val="Heading3"/>
      </w:pPr>
      <w:bookmarkStart w:id="13" w:name="_Toc479772937"/>
      <w:r>
        <w:t>CubeSat Applications</w:t>
      </w:r>
      <w:bookmarkEnd w:id="13"/>
    </w:p>
    <w:p w14:paraId="166BDDD4" w14:textId="7BC85B2B" w:rsidR="0064093C" w:rsidRDefault="0064093C" w:rsidP="00764DB4">
      <w:r>
        <w:t>…</w:t>
      </w:r>
    </w:p>
    <w:p w14:paraId="505E7DC0" w14:textId="04C13391" w:rsidR="008D30A5" w:rsidRDefault="008D30A5" w:rsidP="00764DB4">
      <w:pPr>
        <w:pStyle w:val="Heading2"/>
      </w:pPr>
      <w:bookmarkStart w:id="14" w:name="_Toc479772938"/>
      <w:r>
        <w:t>Terrestrial Communications</w:t>
      </w:r>
      <w:bookmarkEnd w:id="14"/>
    </w:p>
    <w:p w14:paraId="1CEE9D0E" w14:textId="199256CB" w:rsidR="008D30A5" w:rsidRDefault="008D30A5" w:rsidP="00764DB4">
      <w:r>
        <w:t>…</w:t>
      </w:r>
    </w:p>
    <w:p w14:paraId="02E3EDD0" w14:textId="60439D18" w:rsidR="008D30A5" w:rsidRPr="008D30A5" w:rsidRDefault="008D30A5" w:rsidP="00764DB4">
      <w:r w:rsidRPr="008D30A5">
        <w:t>At the highest level these sub-domains are Wireless Sensor Networks (WSNs) and Mobile Ad-Hoc Networks (MANETs). Within the sub-domain of WSNs works relating to data collection, energy aware networking protocols and to a lesser extent data dissemination are of interest. MANET related works are relevant in their treatment of the mobility of network members. As such particular attention is paid to Vehicle Area Networks (VANETs) which share many of the same properties as CSNs. Like CSNs, VANETs have intermittent, potentially unpredictable access to a greater and more ‘static’ network . Also, the position, state and intent of network members is often be unknown prior to communication.</w:t>
      </w:r>
    </w:p>
    <w:p w14:paraId="78302197" w14:textId="42E89B68" w:rsidR="00A71D7F" w:rsidRDefault="00A71D7F" w:rsidP="00764DB4">
      <w:pPr>
        <w:pStyle w:val="Heading3"/>
      </w:pPr>
      <w:bookmarkStart w:id="15" w:name="_Toc479772939"/>
      <w:r>
        <w:t>Wireless Sensor Networks</w:t>
      </w:r>
      <w:bookmarkEnd w:id="15"/>
    </w:p>
    <w:p w14:paraId="69858913" w14:textId="736E153F" w:rsidR="00A71D7F" w:rsidRDefault="00A71D7F" w:rsidP="00764DB4">
      <w:r>
        <w:t>…</w:t>
      </w:r>
    </w:p>
    <w:p w14:paraId="6131FE4E" w14:textId="140E0B7E" w:rsidR="008D30A5" w:rsidRPr="008D30A5" w:rsidRDefault="008D30A5" w:rsidP="00764DB4">
      <w:r w:rsidRPr="008D30A5">
        <w:t xml:space="preserve">WSN data collection is examined by Francesco et al. in their extensive survey paper of 2011 </w:t>
      </w:r>
      <w:r w:rsidRPr="008D30A5">
        <w:fldChar w:fldCharType="begin"/>
      </w:r>
      <w:r>
        <w:instrText xml:space="preserve"> ADDIN EN.CITE &lt;EndNote&gt;&lt;Cite&gt;&lt;Author&gt;Di Francesco&lt;/Author&gt;&lt;Year&gt;2011&lt;/Year&gt;&lt;RecNum&gt;71&lt;/RecNum&gt;&lt;DisplayText&gt;[2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Pr>
          <w:noProof/>
        </w:rPr>
        <w:t>[24]</w:t>
      </w:r>
      <w:r w:rsidRPr="008D30A5">
        <w:fldChar w:fldCharType="end"/>
      </w:r>
      <w:r w:rsidRPr="008D30A5">
        <w:t xml:space="preserve">. The work is particularly useful as it focuses on WSNs with </w:t>
      </w:r>
      <w:r w:rsidRPr="008D30A5">
        <w:lastRenderedPageBreak/>
        <w:t xml:space="preserve">mobile elements (WSN-MEs). It places a strong focus on mobility while maintaining and referencing the existing relevant state of the art in WSN routing, data collection, power management and so on. In many respects, this work by Francesco et al. represents an ideal overview of WSNs topics which are relevant to CSNs. Complementing this work is another survey by Rault et al. published in 2014 which examines energy efficiency in WSNs </w:t>
      </w:r>
      <w:r w:rsidRPr="008D30A5">
        <w:fldChar w:fldCharType="begin"/>
      </w:r>
      <w:r>
        <w:instrText xml:space="preserve"> ADDIN EN.CITE &lt;EndNote&gt;&lt;Cite&gt;&lt;Author&gt;Rault&lt;/Author&gt;&lt;Year&gt;2014&lt;/Year&gt;&lt;RecNum&gt;72&lt;/RecNum&gt;&lt;DisplayText&gt;[2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Pr="008D30A5">
        <w:fldChar w:fldCharType="separate"/>
      </w:r>
      <w:r>
        <w:rPr>
          <w:noProof/>
        </w:rPr>
        <w:t>[25]</w:t>
      </w:r>
      <w:r w:rsidRPr="008D30A5">
        <w:fldChar w:fldCharType="end"/>
      </w:r>
      <w:r w:rsidRPr="008D30A5">
        <w:t>. The work approaches WSNs in more general terms. It’s value, in a similar manner to the aforementioned survey, comes from the exploration of the many dimensions of its focus covering relevant elements across several WSN topics such as routing, du</w:t>
      </w:r>
      <w:r>
        <w:t>ty cycling, mobility and so on.</w:t>
      </w:r>
    </w:p>
    <w:p w14:paraId="421ED654" w14:textId="1168B387" w:rsidR="00A71D7F" w:rsidRPr="008D30A5" w:rsidRDefault="00A71D7F" w:rsidP="00764DB4">
      <w:pPr>
        <w:pStyle w:val="Heading3"/>
      </w:pPr>
      <w:bookmarkStart w:id="16" w:name="_Toc479772940"/>
      <w:r w:rsidRPr="008D30A5">
        <w:t>Mobile Ad-Hoc Networks</w:t>
      </w:r>
      <w:bookmarkEnd w:id="16"/>
    </w:p>
    <w:p w14:paraId="34112943" w14:textId="00C93683" w:rsidR="00A71D7F" w:rsidRDefault="00A71D7F" w:rsidP="00764DB4">
      <w:r>
        <w:t>…</w:t>
      </w:r>
    </w:p>
    <w:p w14:paraId="1E2401B7" w14:textId="22B03356" w:rsidR="008D30A5" w:rsidRPr="008D30A5" w:rsidRDefault="008D30A5" w:rsidP="00764DB4">
      <w:r w:rsidRPr="008D30A5">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instrText xml:space="preserve"> ADDIN EN.CITE &lt;EndNote&gt;&lt;Cite&gt;&lt;Author&gt;Aung&lt;/Author&gt;&lt;Year&gt;2015&lt;/Year&gt;&lt;RecNum&gt;70&lt;/RecNum&gt;&lt;DisplayText&gt;[26]&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Pr>
          <w:noProof/>
        </w:rPr>
        <w:t>[26]</w:t>
      </w:r>
      <w:r w:rsidRPr="008D30A5">
        <w:fldChar w:fldCharType="end"/>
      </w:r>
      <w:r w:rsidRPr="008D30A5">
        <w:t xml:space="preserve"> and the aforementioned work of Francesco et al. In general, the most discussed and active topic within MANETs is that of routing. In this regard the work of Mohseni et al. in their survey of routing protocols in MANETs </w:t>
      </w:r>
      <w:r w:rsidRPr="008D30A5">
        <w:fldChar w:fldCharType="begin"/>
      </w:r>
      <w:r>
        <w:instrText xml:space="preserve"> ADDIN EN.CITE &lt;EndNote&gt;&lt;Cite&gt;&lt;Author&gt;Mohseni&lt;/Author&gt;&lt;Year&gt;2010&lt;/Year&gt;&lt;RecNum&gt;74&lt;/RecNum&gt;&lt;DisplayText&gt;[2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Pr="008D30A5">
        <w:fldChar w:fldCharType="separate"/>
      </w:r>
      <w:r>
        <w:rPr>
          <w:noProof/>
        </w:rPr>
        <w:t>[27]</w:t>
      </w:r>
      <w:r w:rsidRPr="008D30A5">
        <w:fldChar w:fldCharType="end"/>
      </w:r>
      <w:r w:rsidRPr="008D30A5">
        <w:t xml:space="preserve"> provides a more detailed view of many of the aspects mention</w:t>
      </w:r>
      <w:r w:rsidR="00D771DD">
        <w:t>ed in brief by Francesco et al.</w:t>
      </w:r>
    </w:p>
    <w:p w14:paraId="423CDE2A" w14:textId="344A751A" w:rsidR="008D30A5" w:rsidRDefault="008D30A5" w:rsidP="00764DB4">
      <w:r w:rsidRPr="008D30A5">
        <w:t xml:space="preserve">Finally, the area of VANETs, contains many parallels to CSNs. In fact, there is a further concentration of VANETs dubbed FANETs (Flying Ad-Hoc Networks) </w:t>
      </w:r>
      <w:r w:rsidRPr="008D30A5">
        <w:fldChar w:fldCharType="begin"/>
      </w:r>
      <w:r>
        <w:instrText xml:space="preserve"> ADDIN EN.CITE &lt;EndNote&gt;&lt;Cite&gt;&lt;Author&gt;Bekmezci&lt;/Author&gt;&lt;Year&gt;2013&lt;/Year&gt;&lt;RecNum&gt;73&lt;/RecNum&gt;&lt;DisplayText&gt;[28]&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Pr="008D30A5">
        <w:fldChar w:fldCharType="separate"/>
      </w:r>
      <w:r>
        <w:rPr>
          <w:noProof/>
        </w:rPr>
        <w:t>[28]</w:t>
      </w:r>
      <w:r w:rsidRPr="008D30A5">
        <w:fldChar w:fldCharType="end"/>
      </w:r>
      <w:r w:rsidRPr="008D30A5">
        <w:t xml:space="preserve">. A survey by Bekmezci et al. introduces MANETs and VANETs and in the </w:t>
      </w:r>
      <w:r w:rsidRPr="008D30A5">
        <w:lastRenderedPageBreak/>
        <w:t>context of both fields FANETs. The authors deal primarily with unmanned aerial vehicles (UAVs). As expected, FANETs, as described, are a sub-class of VANETs which include many of the same challenges, restriction and properties of CSNs.</w:t>
      </w:r>
    </w:p>
    <w:p w14:paraId="73ACD138" w14:textId="211131F2" w:rsidR="008D30A5" w:rsidRPr="008D30A5" w:rsidRDefault="008D30A5" w:rsidP="00764DB4">
      <w:pPr>
        <w:pStyle w:val="Heading2"/>
      </w:pPr>
      <w:bookmarkStart w:id="17" w:name="_Toc479772941"/>
      <w:r w:rsidRPr="008D30A5">
        <w:t>CubeSat Communication</w:t>
      </w:r>
      <w:r w:rsidR="00764DB4">
        <w:t>s</w:t>
      </w:r>
      <w:bookmarkEnd w:id="17"/>
    </w:p>
    <w:p w14:paraId="47E35225" w14:textId="5F0A30A0" w:rsidR="008D30A5" w:rsidRDefault="008D30A5" w:rsidP="00764DB4">
      <w:r>
        <w:t>…</w:t>
      </w:r>
    </w:p>
    <w:p w14:paraId="42D9986E" w14:textId="45E8BA51" w:rsidR="008D30A5" w:rsidRPr="008D30A5" w:rsidRDefault="008D30A5" w:rsidP="00764DB4">
      <w:r w:rsidRPr="008D30A5">
        <w:t xml:space="preserve">Even before missions implementing CSNs had begun development the academic community produced several works examining the inter-communication of CubeSats. Most notably Challa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I5LTMz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instrText xml:space="preserve"> ADDIN EN.CITE </w:instrText>
      </w:r>
      <w:r>
        <w:fldChar w:fldCharType="begin">
          <w:fldData xml:space="preserve">PEVuZE5vdGU+PENpdGU+PEF1dGhvcj5DaGFsbGE8L0F1dGhvcj48WWVhcj4yMDEzPC9ZZWFyPjxS
ZWNOdW0+NTk8L1JlY051bT48RGlzcGxheVRleHQ+WzI5LTMz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instrText xml:space="preserve"> ADDIN EN.CITE.DATA </w:instrText>
      </w:r>
      <w:r>
        <w:fldChar w:fldCharType="end"/>
      </w:r>
      <w:r w:rsidRPr="008D30A5">
        <w:fldChar w:fldCharType="separate"/>
      </w:r>
      <w:r>
        <w:rPr>
          <w:noProof/>
        </w:rPr>
        <w:t>[29-33]</w:t>
      </w:r>
      <w:r w:rsidRPr="008D30A5">
        <w:fldChar w:fldCharType="end"/>
      </w:r>
      <w:r w:rsidRPr="008D30A5">
        <w:t xml:space="preserve">. These works are somewhat out of the scope of this project as they deal more with applications running upon CSNs rather than the operation of the CSN itself. Despite this, these works provide an insight into potential future applications of CSNs </w:t>
      </w:r>
      <w:r w:rsidR="00764DB4">
        <w:t xml:space="preserve">. </w:t>
      </w:r>
    </w:p>
    <w:p w14:paraId="28CBA822" w14:textId="3E99C7D0" w:rsidR="008D30A5" w:rsidRPr="008D30A5"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Pr="008D30A5">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Pr="008D30A5">
        <w:rPr>
          <w:noProof/>
        </w:rPr>
        <w:t>[9]</w:t>
      </w:r>
      <w:r w:rsidRPr="008D30A5">
        <w:fldChar w:fldCharType="end"/>
      </w:r>
      <w:r w:rsidRPr="008D30A5">
        <w:t xml:space="preserve">. The survey provides an overview of the state of the art as well as a roadmap for exploring numerous areas within the field. The survey focuses on the physical, data link and network layers of the OSI networking reference model </w:t>
      </w:r>
      <w:r w:rsidRPr="008D30A5">
        <w:fldChar w:fldCharType="begin"/>
      </w:r>
      <w:r>
        <w:instrText xml:space="preserve"> ADDIN EN.CITE &lt;EndNote&gt;&lt;Cite&gt;&lt;Author&gt;Bora&lt;/Author&gt;&lt;Year&gt;2014&lt;/Year&gt;&lt;RecNum&gt;62&lt;/RecNum&gt;&lt;DisplayText&gt;[34]&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Pr="008D30A5">
        <w:fldChar w:fldCharType="separate"/>
      </w:r>
      <w:r>
        <w:rPr>
          <w:noProof/>
        </w:rPr>
        <w:t>[34]</w:t>
      </w:r>
      <w:r w:rsidRPr="008D30A5">
        <w:fldChar w:fldCharType="end"/>
      </w:r>
      <w:r w:rsidRPr="008D30A5">
        <w:t xml:space="preserve">. The authors detail relevant prior art in these areas and provide analyses of the relevant efficacies of the various approaches. Another work involving authors of the aforementioned survey paper provides the starting point for simulations. The </w:t>
      </w:r>
      <w:r w:rsidRPr="008D30A5">
        <w:lastRenderedPageBreak/>
        <w:t xml:space="preserve">work examines potential optimal MAC protocol implementations for small satellite systems </w:t>
      </w:r>
      <w:r w:rsidRPr="008D30A5">
        <w:fldChar w:fldCharType="begin"/>
      </w:r>
      <w:r>
        <w:instrText xml:space="preserve"> ADDIN EN.CITE &lt;EndNote&gt;&lt;Cite&gt;&lt;Author&gt;Radhakrishnan&lt;/Author&gt;&lt;Year&gt;2014&lt;/Year&gt;&lt;RecNum&gt;46&lt;/RecNum&gt;&lt;DisplayText&gt;[35]&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Pr="008D30A5">
        <w:fldChar w:fldCharType="separate"/>
      </w:r>
      <w:r>
        <w:rPr>
          <w:noProof/>
        </w:rPr>
        <w:t>[35]</w:t>
      </w:r>
      <w:r w:rsidRPr="008D30A5">
        <w:fldChar w:fldCharType="end"/>
      </w:r>
      <w:r w:rsidRPr="008D30A5">
        <w:t xml:space="preserve">. </w:t>
      </w:r>
    </w:p>
    <w:p w14:paraId="72D80EBC" w14:textId="3F47994E" w:rsidR="008D30A5" w:rsidRP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Center, examine a potential future for CSNs where space to ground communications are performed through relay with existing space bound communication networks </w:t>
      </w:r>
      <w:r w:rsidRPr="008D30A5">
        <w:fldChar w:fldCharType="begin"/>
      </w:r>
      <w:r w:rsidRPr="008D30A5">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Pr="008D30A5">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instrText xml:space="preserve"> ADDIN EN.CITE &lt;EndNote&gt;&lt;Cite&gt;&lt;Author&gt;Barnouin&lt;/Author&gt;&lt;Year&gt;2016&lt;/Year&gt;&lt;RecNum&gt;49&lt;/RecNum&gt;&lt;DisplayText&gt;[36]&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Pr>
          <w:noProof/>
        </w:rPr>
        <w:t>[36]</w:t>
      </w:r>
      <w:r w:rsidRPr="008D30A5">
        <w:fldChar w:fldCharType="end"/>
      </w:r>
      <w:r w:rsidRPr="008D30A5">
        <w:t xml:space="preserve">. Another survey style paper on inter-satellite link for CubeSats by Budianu et al. </w:t>
      </w:r>
      <w:r w:rsidRPr="008D30A5">
        <w:fldChar w:fldCharType="begin"/>
      </w:r>
      <w:r w:rsidRPr="008D30A5">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Pr="008D30A5">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24F86383" w14:textId="69661206" w:rsidR="008D30A5" w:rsidRPr="008D30A5" w:rsidRDefault="008D30A5" w:rsidP="00764DB4">
      <w:r w:rsidRPr="008D30A5">
        <w:t xml:space="preserve">Lastly, the SDR based “Gamalink” </w:t>
      </w:r>
      <w:r w:rsidRPr="008D30A5">
        <w:fldChar w:fldCharType="begin"/>
      </w:r>
      <w:r>
        <w:instrText xml:space="preserve"> ADDIN EN.CITE &lt;EndNote&gt;&lt;Cite&gt;&lt;Author&gt;Oliveira&lt;/Author&gt;&lt;Year&gt;2015&lt;/Year&gt;&lt;RecNum&gt;57&lt;/RecNum&gt;&lt;DisplayText&gt;[37]&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Pr="008D30A5">
        <w:fldChar w:fldCharType="separate"/>
      </w:r>
      <w:r>
        <w:rPr>
          <w:noProof/>
        </w:rPr>
        <w:t>[37]</w:t>
      </w:r>
      <w:r w:rsidRPr="008D30A5">
        <w:fldChar w:fldCharType="end"/>
      </w:r>
      <w:r w:rsidRPr="008D30A5">
        <w:t xml:space="preserve"> technology of Tekever is prevalent in the design of many recent missions involving CSNs and, in fact, small satellite crosslink communications in general. The technology is employed in the design of the aforementioned Tianwang-1, Proba 3, QB50 missions as well as several others. Gamalink is mentioned in several works with varying degree of relevancy to this project </w:t>
      </w:r>
      <w:r w:rsidRPr="008D30A5">
        <w:fldChar w:fldCharType="begin">
          <w:fldData xml:space="preserve">PEVuZE5vdGU+PENpdGU+PEF1dGhvcj5HdW88L0F1dGhvcj48WWVhcj4yMDEzPC9ZZWFyPjxSZWNO
dW0+NjQ8L1JlY051bT48RGlzcGxheVRleHQ+WzM4LTQy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instrText xml:space="preserve"> ADDIN EN.CITE </w:instrText>
      </w:r>
      <w:r>
        <w:fldChar w:fldCharType="begin">
          <w:fldData xml:space="preserve">PEVuZE5vdGU+PENpdGU+PEF1dGhvcj5HdW88L0F1dGhvcj48WWVhcj4yMDEzPC9ZZWFyPjxSZWNO
dW0+NjQ8L1JlY051bT48RGlzcGxheVRleHQ+WzM4LTQy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instrText xml:space="preserve"> ADDIN EN.CITE.DATA </w:instrText>
      </w:r>
      <w:r>
        <w:fldChar w:fldCharType="end"/>
      </w:r>
      <w:r w:rsidRPr="008D30A5">
        <w:fldChar w:fldCharType="separate"/>
      </w:r>
      <w:r>
        <w:rPr>
          <w:noProof/>
        </w:rPr>
        <w:t>[38-42]</w:t>
      </w:r>
      <w:r w:rsidRPr="008D30A5">
        <w:fldChar w:fldCharType="end"/>
      </w:r>
      <w:r w:rsidRPr="008D30A5">
        <w:t xml:space="preserve">. The technology is unquestionably the current state of the art in “turnkey” inter-satellite communications for small satellite form factors. Unfortunately, the implementation details of Gamalink are carefully restricted, perhaps to protect IP but also perhaps the technology may also see use for military applications. Considerable effort was dedicated to attempting learn the implementation details of Gamalink. Despite contacting various persons involved </w:t>
      </w:r>
      <w:r w:rsidRPr="008D30A5">
        <w:lastRenderedPageBreak/>
        <w:t xml:space="preserve">in the development of the technology and examining all relevant literature no concrete details as to the MAC and network protocols used by Gamalink were obtained. </w:t>
      </w:r>
    </w:p>
    <w:p w14:paraId="76D33892" w14:textId="77777777" w:rsidR="008D30A5" w:rsidRDefault="008D30A5" w:rsidP="00764DB4">
      <w:pPr>
        <w:pStyle w:val="Heading3"/>
      </w:pPr>
      <w:bookmarkStart w:id="18" w:name="_Toc479772942"/>
      <w:r>
        <w:t>Space-to-Ground</w:t>
      </w:r>
      <w:bookmarkEnd w:id="18"/>
    </w:p>
    <w:p w14:paraId="202E1ECB" w14:textId="77777777" w:rsidR="008D30A5" w:rsidRPr="0034741C" w:rsidRDefault="008D30A5" w:rsidP="00764DB4">
      <w:r>
        <w:t>…</w:t>
      </w:r>
    </w:p>
    <w:p w14:paraId="24601F00" w14:textId="77777777" w:rsidR="008D30A5" w:rsidRPr="0064093C" w:rsidRDefault="008D30A5" w:rsidP="00764DB4">
      <w:pPr>
        <w:pStyle w:val="Heading3"/>
      </w:pPr>
      <w:bookmarkStart w:id="19" w:name="_Toc479772943"/>
      <w:r>
        <w:t>Satellite-to-Satellite</w:t>
      </w:r>
      <w:bookmarkEnd w:id="19"/>
    </w:p>
    <w:p w14:paraId="11104B41" w14:textId="73038BF0" w:rsidR="008D30A5" w:rsidRPr="008D30A5" w:rsidRDefault="008D30A5" w:rsidP="00764DB4">
      <w:r>
        <w:t>…  Gamalink, introduce with press release material – SP7 etc.</w:t>
      </w:r>
    </w:p>
    <w:p w14:paraId="1EEE74A2" w14:textId="17E82AF0" w:rsidR="00A71D7F" w:rsidRDefault="008D30A5" w:rsidP="00764DB4">
      <w:pPr>
        <w:pStyle w:val="Heading2"/>
      </w:pPr>
      <w:bookmarkStart w:id="20" w:name="_Toc479772944"/>
      <w:r>
        <w:t xml:space="preserve">CubeSat Network </w:t>
      </w:r>
      <w:r w:rsidR="007F31B0">
        <w:t>Missions</w:t>
      </w:r>
      <w:bookmarkEnd w:id="20"/>
    </w:p>
    <w:p w14:paraId="079A3A09" w14:textId="3781F4F8" w:rsidR="003F7A7E" w:rsidRDefault="003F7A7E" w:rsidP="00764DB4">
      <w:r>
        <w:t>…</w:t>
      </w:r>
    </w:p>
    <w:p w14:paraId="25EDB3B3" w14:textId="038494C3" w:rsidR="007F31B0" w:rsidRDefault="007F31B0" w:rsidP="00764DB4">
      <w:pPr>
        <w:pStyle w:val="Heading3"/>
      </w:pPr>
      <w:bookmarkStart w:id="21" w:name="_Toc479772945"/>
      <w:r>
        <w:t>Previous Missions</w:t>
      </w:r>
      <w:bookmarkEnd w:id="21"/>
    </w:p>
    <w:p w14:paraId="437B1A12" w14:textId="54B77DA2" w:rsidR="001E51C0" w:rsidRPr="001E51C0" w:rsidRDefault="001E51C0" w:rsidP="00764DB4">
      <w:r w:rsidRPr="001E51C0">
        <w:t>There are three major mission</w:t>
      </w:r>
      <w:r>
        <w:t>s</w:t>
      </w:r>
      <w:r w:rsidRPr="001E51C0">
        <w:t xml:space="preserve"> to consider in the area of CSNs: NASA’s EDSN and Nodes, and CNSA’s Tianwang-1 (TW1). Of these missions, both Nodes and TW1 have flown. The EDSN or </w:t>
      </w:r>
      <w:r>
        <w:t>“</w:t>
      </w:r>
      <w:r w:rsidRPr="001E51C0">
        <w:t>Edison Demonstration of Smallsat Networks</w:t>
      </w:r>
      <w:r>
        <w:t>”</w:t>
      </w:r>
      <w:r w:rsidRPr="001E51C0">
        <w:t xml:space="preserve"> was unfortunately lost due to a  failure during launch. The mission is still worth investigating however as remaining EDSN craft we used during the successful Node</w:t>
      </w:r>
      <w:r>
        <w:t>s</w:t>
      </w:r>
      <w:r w:rsidRPr="001E51C0">
        <w:t xml:space="preserve"> missions. </w:t>
      </w:r>
    </w:p>
    <w:p w14:paraId="5F008D81" w14:textId="79D5D438" w:rsidR="001E51C0" w:rsidRPr="001E51C0" w:rsidRDefault="001E51C0" w:rsidP="00764DB4">
      <w:r w:rsidRPr="001E51C0">
        <w:t xml:space="preserve">The two most informative works on the EDSN mission were both published in 2014, prior to the loss of the mission payload in November 2015. The first work, authored by Hanson et al. examines the inter-satellite communications </w:t>
      </w:r>
      <w:r w:rsidRPr="001E51C0">
        <w:lastRenderedPageBreak/>
        <w:t xml:space="preserve">architecture of the mission </w:t>
      </w:r>
      <w:r w:rsidRPr="001E51C0">
        <w:fldChar w:fldCharType="begin"/>
      </w:r>
      <w:r w:rsidR="008D30A5">
        <w:instrText xml:space="preserve"> ADDIN EN.CITE &lt;EndNote&gt;&lt;Cite&gt;&lt;Author&gt;Hanson&lt;/Author&gt;&lt;Year&gt;2014&lt;/Year&gt;&lt;RecNum&gt;48&lt;/RecNum&gt;&lt;DisplayText&gt;[43]&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Pr="001E51C0">
        <w:fldChar w:fldCharType="separate"/>
      </w:r>
      <w:r w:rsidR="008D30A5">
        <w:rPr>
          <w:noProof/>
        </w:rPr>
        <w:t>[43]</w:t>
      </w:r>
      <w:r w:rsidRPr="001E51C0">
        <w:fldChar w:fldCharType="end"/>
      </w:r>
      <w:r w:rsidRPr="001E51C0">
        <w:t xml:space="preserve">. The second work, authored by three of the four authors involved in </w:t>
      </w:r>
      <w:r w:rsidRPr="001E51C0">
        <w:fldChar w:fldCharType="begin"/>
      </w:r>
      <w:r w:rsidR="008D30A5">
        <w:instrText xml:space="preserve"> ADDIN EN.CITE &lt;EndNote&gt;&lt;Cite&gt;&lt;Author&gt;Hanson&lt;/Author&gt;&lt;Year&gt;2014&lt;/Year&gt;&lt;RecNum&gt;48&lt;/RecNum&gt;&lt;DisplayText&gt;[43]&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Pr="001E51C0">
        <w:fldChar w:fldCharType="separate"/>
      </w:r>
      <w:r w:rsidR="008D30A5">
        <w:rPr>
          <w:noProof/>
        </w:rPr>
        <w:t>[43]</w:t>
      </w:r>
      <w:r w:rsidRPr="001E51C0">
        <w:fldChar w:fldCharType="end"/>
      </w:r>
      <w:r w:rsidRPr="001E51C0">
        <w:t xml:space="preserve">, examines the development lessons learned throughout the mission </w:t>
      </w:r>
      <w:r w:rsidRPr="001E51C0">
        <w:fldChar w:fldCharType="begin"/>
      </w:r>
      <w:r w:rsidR="008D30A5">
        <w:instrText xml:space="preserve"> ADDIN EN.CITE &lt;EndNote&gt;&lt;Cite&gt;&lt;Author&gt;Chartres&lt;/Author&gt;&lt;Year&gt;2014&lt;/Year&gt;&lt;RecNum&gt;47&lt;/RecNum&gt;&lt;DisplayText&gt;[44]&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Pr="001E51C0">
        <w:fldChar w:fldCharType="separate"/>
      </w:r>
      <w:r w:rsidR="008D30A5">
        <w:rPr>
          <w:noProof/>
        </w:rPr>
        <w:t>[44]</w:t>
      </w:r>
      <w:r w:rsidRPr="001E51C0">
        <w:fldChar w:fldCharType="end"/>
      </w:r>
      <w:r w:rsidRPr="001E51C0">
        <w:t>. These works provide insight extensive insight into the missions S2G and crosslink communications hardware and capabilities thereof as well as the energy profile of each CubeSat.</w:t>
      </w:r>
    </w:p>
    <w:p w14:paraId="7D5CBA27" w14:textId="0F210C20" w:rsidR="001E51C0" w:rsidRPr="001E51C0" w:rsidRDefault="001E51C0" w:rsidP="00764DB4">
      <w:r w:rsidRPr="001E51C0">
        <w:t xml:space="preserve">“Nodes” is the direct follow on from the EDSN mission which uses leftover CubeSat’s from the EDSN mission. In general all the salient details regarding the EDSN mission still apply. The changes made to the Nodes mission relate primarily to on-board software and are detailed by Hanson et al. in a work published in 2016 following the mission’s successful launch, deployment and conclusion </w:t>
      </w:r>
      <w:r w:rsidRPr="001E51C0">
        <w:fldChar w:fldCharType="begin"/>
      </w:r>
      <w:r w:rsidRPr="001E51C0">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1E51C0">
        <w:fldChar w:fldCharType="separate"/>
      </w:r>
      <w:r w:rsidRPr="001E51C0">
        <w:rPr>
          <w:noProof/>
        </w:rPr>
        <w:t>[12]</w:t>
      </w:r>
      <w:r w:rsidRPr="001E51C0">
        <w:fldChar w:fldCharType="end"/>
      </w:r>
      <w:r w:rsidRPr="001E51C0">
        <w:t>. As many of the changes were software based the paper provide useful insight into the communications protocols utilized. To date this is the only published work relating to the mission.</w:t>
      </w:r>
    </w:p>
    <w:p w14:paraId="6700FD4D" w14:textId="7275F461" w:rsidR="001E51C0" w:rsidRPr="001E51C0" w:rsidRDefault="001E51C0" w:rsidP="00764DB4">
      <w:r w:rsidRPr="001E51C0">
        <w:t xml:space="preserve">The CNSA’s Tianwang-1 (TW1) mission, also referred to as STU-2, is a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8D30A5">
        <w:instrText xml:space="preserve"> ADDIN EN.CITE &lt;EndNote&gt;&lt;Cite&gt;&lt;Author&gt;Parker&lt;/Author&gt;&lt;Year&gt;2016&lt;/Year&gt;&lt;RecNum&gt;6&lt;/RecNum&gt;&lt;DisplayText&gt;[45, 46]&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8D30A5">
        <w:rPr>
          <w:noProof/>
        </w:rPr>
        <w:t>[45, 46]</w:t>
      </w:r>
      <w:r w:rsidRPr="001E51C0">
        <w:fldChar w:fldCharType="end"/>
      </w:r>
      <w:r w:rsidRPr="001E51C0">
        <w:t>. A presentation by Wu et al. during the 30</w:t>
      </w:r>
      <w:r w:rsidRPr="001E51C0">
        <w:rPr>
          <w:vertAlign w:val="superscript"/>
        </w:rPr>
        <w:t>th</w:t>
      </w:r>
      <w:r w:rsidRPr="001E51C0">
        <w:t xml:space="preserve"> Annual AIAA/USU Conference on Small Satellite (2016) offers an brief overview of the mission’s communication systems </w:t>
      </w:r>
      <w:r w:rsidRPr="001E51C0">
        <w:fldChar w:fldCharType="begin"/>
      </w:r>
      <w:r w:rsidR="008D30A5">
        <w:instrText xml:space="preserve"> ADDIN EN.CITE &lt;EndNote&gt;&lt;Cite&gt;&lt;Author&gt;Wu&lt;/Author&gt;&lt;Year&gt;2016&lt;/Year&gt;&lt;RecNum&gt;56&lt;/RecNum&gt;&lt;DisplayText&gt;[47]&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8D30A5">
        <w:rPr>
          <w:noProof/>
        </w:rPr>
        <w:t>[47]</w:t>
      </w:r>
      <w:r w:rsidRPr="001E51C0">
        <w:fldChar w:fldCharType="end"/>
      </w:r>
      <w:r w:rsidRPr="001E51C0">
        <w:t xml:space="preserve">. The technology used to implement inter-satellite networking, “Gamalink” was supplied by Tekever. The details of which are difficult to come by despite the fact that the Gamalink project was funded by the European Commission’s CORDIS project </w:t>
      </w:r>
      <w:r w:rsidRPr="001E51C0">
        <w:fldChar w:fldCharType="begin"/>
      </w:r>
      <w:r w:rsidR="008D30A5">
        <w:instrText xml:space="preserve"> ADDIN EN.CITE &lt;EndNote&gt;&lt;Cite&gt;&lt;Author&gt;Oliveira&lt;/Author&gt;&lt;Year&gt;2015&lt;/Year&gt;&lt;RecNum&gt;57&lt;/RecNum&gt;&lt;DisplayText&gt;[37]&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Pr="001E51C0">
        <w:fldChar w:fldCharType="separate"/>
      </w:r>
      <w:r w:rsidR="008D30A5">
        <w:rPr>
          <w:noProof/>
        </w:rPr>
        <w:t>[37]</w:t>
      </w:r>
      <w:r w:rsidRPr="001E51C0">
        <w:fldChar w:fldCharType="end"/>
      </w:r>
      <w:r w:rsidRPr="001E51C0">
        <w:t xml:space="preserve">. Clearly, there is IP relating to Gamalink that belongs to parties such as Tekever which is restricted from publication. </w:t>
      </w:r>
    </w:p>
    <w:p w14:paraId="0BB395C0" w14:textId="689D9743" w:rsidR="007F31B0" w:rsidRDefault="001E51C0" w:rsidP="00764DB4">
      <w:r w:rsidRPr="001E51C0">
        <w:lastRenderedPageBreak/>
        <w:t xml:space="preserve">There are other mission other than those ones details here that can provide an insight into the general development of CSNs: ESA’s AIM COPINS </w:t>
      </w:r>
      <w:r w:rsidRPr="001E51C0">
        <w:fldChar w:fldCharType="begin"/>
      </w:r>
      <w:r w:rsidR="008D30A5">
        <w:instrText xml:space="preserve"> ADDIN EN.CITE &lt;EndNote&gt;&lt;Cite&gt;&lt;Author&gt;Barnouin&lt;/Author&gt;&lt;Year&gt;2016&lt;/Year&gt;&lt;RecNum&gt;49&lt;/RecNum&gt;&lt;DisplayText&gt;[36]&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1E51C0">
        <w:fldChar w:fldCharType="separate"/>
      </w:r>
      <w:r w:rsidR="008D30A5">
        <w:rPr>
          <w:noProof/>
        </w:rPr>
        <w:t>[36]</w:t>
      </w:r>
      <w:r w:rsidRPr="001E51C0">
        <w:fldChar w:fldCharType="end"/>
      </w:r>
      <w:r w:rsidRPr="001E51C0">
        <w:t xml:space="preserve">, GomX-4 </w:t>
      </w:r>
      <w:r w:rsidRPr="001E51C0">
        <w:fldChar w:fldCharType="begin"/>
      </w:r>
      <w:r w:rsidR="008D30A5">
        <w:instrText xml:space="preserve"> ADDIN EN.CITE &lt;EndNote&gt;&lt;Cite&gt;&lt;Author&gt;Bisgaard&lt;/Author&gt;&lt;Year&gt;2016&lt;/Year&gt;&lt;RecNum&gt;50&lt;/RecNum&gt;&lt;DisplayText&gt;[48, 49]&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Pr="001E51C0">
        <w:fldChar w:fldCharType="separate"/>
      </w:r>
      <w:r w:rsidR="008D30A5">
        <w:rPr>
          <w:noProof/>
        </w:rPr>
        <w:t>[48, 49]</w:t>
      </w:r>
      <w:r w:rsidRPr="001E51C0">
        <w:fldChar w:fldCharType="end"/>
      </w:r>
      <w:r w:rsidRPr="001E51C0">
        <w:t xml:space="preserve"> and Proba-3 </w:t>
      </w:r>
      <w:r w:rsidRPr="001E51C0">
        <w:fldChar w:fldCharType="begin"/>
      </w:r>
      <w:r w:rsidR="008D30A5">
        <w:instrText xml:space="preserve"> ADDIN EN.CITE &lt;EndNote&gt;&lt;Cite&gt;&lt;Author&gt;Focardi&lt;/Author&gt;&lt;Year&gt;2016&lt;/Year&gt;&lt;RecNum&gt;51&lt;/RecNum&gt;&lt;DisplayText&gt;[50]&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Pr="001E51C0">
        <w:fldChar w:fldCharType="separate"/>
      </w:r>
      <w:r w:rsidR="008D30A5">
        <w:rPr>
          <w:noProof/>
        </w:rPr>
        <w:t>[50]</w:t>
      </w:r>
      <w:r w:rsidRPr="001E51C0">
        <w:fldChar w:fldCharType="end"/>
      </w:r>
      <w:r w:rsidRPr="001E51C0">
        <w:t xml:space="preserve">, NASA’s CPOD </w:t>
      </w:r>
      <w:r w:rsidRPr="001E51C0">
        <w:fldChar w:fldCharType="begin"/>
      </w:r>
      <w:r w:rsidR="008D30A5">
        <w:instrText xml:space="preserve"> ADDIN EN.CITE &lt;EndNote&gt;&lt;Cite&gt;&lt;Author&gt;Villa&lt;/Author&gt;&lt;Year&gt;2015&lt;/Year&gt;&lt;RecNum&gt;5&lt;/RecNum&gt;&lt;DisplayText&gt;[51]&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Pr="001E51C0">
        <w:fldChar w:fldCharType="separate"/>
      </w:r>
      <w:r w:rsidR="008D30A5">
        <w:rPr>
          <w:noProof/>
        </w:rPr>
        <w:t>[51]</w:t>
      </w:r>
      <w:r w:rsidRPr="001E51C0">
        <w:fldChar w:fldCharType="end"/>
      </w:r>
      <w:r w:rsidRPr="001E51C0">
        <w:t xml:space="preserve"> and TROPICS </w:t>
      </w:r>
      <w:r w:rsidRPr="001E51C0">
        <w:fldChar w:fldCharType="begin"/>
      </w:r>
      <w:r w:rsidR="008D30A5">
        <w:instrText xml:space="preserve"> ADDIN EN.CITE &lt;EndNote&gt;&lt;Cite&gt;&lt;Author&gt;Cecil&lt;/Author&gt;&lt;Year&gt;2016&lt;/Year&gt;&lt;RecNum&gt;53&lt;/RecNum&gt;&lt;DisplayText&gt;[52]&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Pr="001E51C0">
        <w:fldChar w:fldCharType="separate"/>
      </w:r>
      <w:r w:rsidR="008D30A5">
        <w:rPr>
          <w:noProof/>
        </w:rPr>
        <w:t>[52]</w:t>
      </w:r>
      <w:r w:rsidRPr="001E51C0">
        <w:fldChar w:fldCharType="end"/>
      </w:r>
      <w:r w:rsidRPr="001E51C0">
        <w:t xml:space="preserve">, QB50 </w:t>
      </w:r>
      <w:r w:rsidRPr="001E51C0">
        <w:fldChar w:fldCharType="begin"/>
      </w:r>
      <w:r w:rsidR="008D30A5">
        <w:instrText xml:space="preserve"> ADDIN EN.CITE &lt;EndNote&gt;&lt;Cite&gt;&lt;Author&gt;Gill&lt;/Author&gt;&lt;Year&gt;2013&lt;/Year&gt;&lt;RecNum&gt;38&lt;/RecNum&gt;&lt;DisplayText&gt;[53]&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Pr="001E51C0">
        <w:fldChar w:fldCharType="separate"/>
      </w:r>
      <w:r w:rsidR="008D30A5">
        <w:rPr>
          <w:noProof/>
        </w:rPr>
        <w:t>[53]</w:t>
      </w:r>
      <w:r w:rsidRPr="001E51C0">
        <w:fldChar w:fldCharType="end"/>
      </w:r>
      <w:r w:rsidRPr="001E51C0">
        <w:t xml:space="preserve"> and OLFAR </w:t>
      </w:r>
      <w:r w:rsidRPr="001E51C0">
        <w:fldChar w:fldCharType="begin"/>
      </w:r>
      <w:r w:rsidR="008D30A5">
        <w:instrText xml:space="preserve"> ADDIN EN.CITE &lt;EndNote&gt;&lt;Cite&gt;&lt;Author&gt;Bentum&lt;/Author&gt;&lt;Year&gt;2010&lt;/Year&gt;&lt;RecNum&gt;54&lt;/RecNum&gt;&lt;DisplayText&gt;[54]&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Pr="001E51C0">
        <w:fldChar w:fldCharType="separate"/>
      </w:r>
      <w:r w:rsidR="008D30A5">
        <w:rPr>
          <w:noProof/>
        </w:rPr>
        <w:t>[54]</w:t>
      </w:r>
      <w:r w:rsidRPr="001E51C0">
        <w:fldChar w:fldCharType="end"/>
      </w:r>
      <w:r w:rsidRPr="001E51C0">
        <w:t>. These missions are, at the time of writing in development or awaiting a launch date with the exception of COPINS which was defunded.</w:t>
      </w:r>
    </w:p>
    <w:p w14:paraId="4A06241D" w14:textId="1DC0D2A9" w:rsidR="007F31B0" w:rsidRDefault="007F31B0" w:rsidP="00764DB4">
      <w:pPr>
        <w:pStyle w:val="Heading3"/>
      </w:pPr>
      <w:bookmarkStart w:id="22" w:name="_Toc479772946"/>
      <w:r>
        <w:t>Future Missions</w:t>
      </w:r>
      <w:bookmarkEnd w:id="22"/>
    </w:p>
    <w:p w14:paraId="383D2BA9" w14:textId="1B2D6681" w:rsidR="007F31B0" w:rsidRDefault="007F31B0" w:rsidP="00764DB4">
      <w:r>
        <w:t>…</w:t>
      </w:r>
    </w:p>
    <w:p w14:paraId="37C21BBC" w14:textId="0009F271" w:rsidR="008D30A5" w:rsidRDefault="008D30A5" w:rsidP="00764DB4">
      <w:pPr>
        <w:pStyle w:val="Heading2"/>
      </w:pPr>
      <w:bookmarkStart w:id="23" w:name="_Toc479772947"/>
      <w:r>
        <w:t>Other Areas of Note</w:t>
      </w:r>
      <w:bookmarkEnd w:id="23"/>
    </w:p>
    <w:p w14:paraId="18A6881C" w14:textId="252675B2" w:rsidR="008D30A5" w:rsidRPr="008D30A5" w:rsidRDefault="008D30A5" w:rsidP="00764DB4">
      <w:r>
        <w:t>…</w:t>
      </w:r>
    </w:p>
    <w:p w14:paraId="0F9FA8E9" w14:textId="285B4E0E" w:rsidR="003F7A7E" w:rsidRDefault="003F7A7E" w:rsidP="00764DB4">
      <w:pPr>
        <w:pStyle w:val="Heading2"/>
      </w:pPr>
      <w:bookmarkStart w:id="24" w:name="_Toc479772948"/>
      <w:r>
        <w:t>Summary</w:t>
      </w:r>
      <w:bookmarkEnd w:id="24"/>
    </w:p>
    <w:p w14:paraId="64AE00FF" w14:textId="44A11EDE" w:rsidR="003F7A7E" w:rsidRPr="003F7A7E" w:rsidRDefault="003F7A7E" w:rsidP="00764DB4">
      <w:r>
        <w:t>…</w:t>
      </w:r>
    </w:p>
    <w:p w14:paraId="77FE7735" w14:textId="77777777" w:rsidR="00A71D7F" w:rsidRDefault="00A71D7F" w:rsidP="00764DB4"/>
    <w:p w14:paraId="2414A0CA" w14:textId="31CAF5E5" w:rsidR="00C11324" w:rsidRDefault="008D30A5" w:rsidP="00764DB4">
      <w:pPr>
        <w:pStyle w:val="Heading1"/>
      </w:pPr>
      <w:bookmarkStart w:id="25" w:name="_Toc479772949"/>
      <w:r>
        <w:lastRenderedPageBreak/>
        <w:t>Proposed</w:t>
      </w:r>
      <w:r w:rsidR="0034741C">
        <w:t xml:space="preserve"> </w:t>
      </w:r>
      <w:r w:rsidR="000C04DC">
        <w:t>Protocols</w:t>
      </w:r>
      <w:bookmarkEnd w:id="25"/>
    </w:p>
    <w:p w14:paraId="46692572" w14:textId="467449C8" w:rsidR="00C11324" w:rsidRDefault="003F7A7E" w:rsidP="00764DB4">
      <w:pPr>
        <w:pStyle w:val="Heading2"/>
      </w:pPr>
      <w:bookmarkStart w:id="26" w:name="_Toc479772950"/>
      <w:r>
        <w:t>Introduction</w:t>
      </w:r>
      <w:bookmarkEnd w:id="26"/>
    </w:p>
    <w:p w14:paraId="4ACE6BDE" w14:textId="02FD3C09" w:rsidR="00351AB4" w:rsidRPr="003F7A7E" w:rsidRDefault="003F7A7E" w:rsidP="00764DB4">
      <w:r>
        <w:t>… Objectives, Requirements, Restrictions</w:t>
      </w:r>
    </w:p>
    <w:p w14:paraId="6C0CFB3D" w14:textId="00F7436B" w:rsidR="00351AB4" w:rsidRDefault="003F7A7E" w:rsidP="00764DB4">
      <w:pPr>
        <w:pStyle w:val="Heading2"/>
      </w:pPr>
      <w:bookmarkStart w:id="27" w:name="_Toc479772951"/>
      <w:r>
        <w:t>Objectives</w:t>
      </w:r>
      <w:bookmarkEnd w:id="27"/>
    </w:p>
    <w:p w14:paraId="3F69516D" w14:textId="1D8FC65F" w:rsidR="003F7A7E" w:rsidRPr="003F7A7E" w:rsidRDefault="003F7A7E" w:rsidP="00764DB4">
      <w:r>
        <w:t>…</w:t>
      </w:r>
    </w:p>
    <w:p w14:paraId="7CC44DA1" w14:textId="1C5B9391" w:rsidR="003F7A7E" w:rsidRDefault="003F7A7E" w:rsidP="00764DB4">
      <w:pPr>
        <w:pStyle w:val="Heading2"/>
      </w:pPr>
      <w:bookmarkStart w:id="28" w:name="_Toc479772952"/>
      <w:r>
        <w:t>Assumptions</w:t>
      </w:r>
      <w:bookmarkEnd w:id="28"/>
    </w:p>
    <w:p w14:paraId="11E303F7" w14:textId="7DC91026" w:rsidR="003F7A7E" w:rsidRPr="003F7A7E" w:rsidRDefault="003F7A7E" w:rsidP="00764DB4">
      <w:r>
        <w:t>… Large sections covering basis, defense and compromise of all relevant assumptions</w:t>
      </w:r>
    </w:p>
    <w:p w14:paraId="0038F26A" w14:textId="2B5D716A" w:rsidR="003F7A7E" w:rsidRDefault="003F7A7E" w:rsidP="00764DB4">
      <w:pPr>
        <w:pStyle w:val="Heading2"/>
      </w:pPr>
      <w:bookmarkStart w:id="29" w:name="_Toc479772953"/>
      <w:r>
        <w:t>Restrictions</w:t>
      </w:r>
      <w:bookmarkEnd w:id="29"/>
    </w:p>
    <w:p w14:paraId="08DD42EF" w14:textId="37DDF83B" w:rsidR="003F7A7E" w:rsidRDefault="003F7A7E" w:rsidP="00764DB4">
      <w:r>
        <w:t>…</w:t>
      </w:r>
    </w:p>
    <w:p w14:paraId="1BD1ED35" w14:textId="2D8F49C6" w:rsidR="00797A0D" w:rsidRDefault="00797A0D" w:rsidP="00764DB4">
      <w:pPr>
        <w:pStyle w:val="Heading2"/>
      </w:pPr>
      <w:bookmarkStart w:id="30" w:name="_Toc479772954"/>
      <w:r>
        <w:t>Summary</w:t>
      </w:r>
      <w:bookmarkEnd w:id="30"/>
    </w:p>
    <w:p w14:paraId="5F85DD7F" w14:textId="031F25D3" w:rsidR="00797A0D" w:rsidRPr="00797A0D" w:rsidRDefault="00797A0D" w:rsidP="00764DB4">
      <w:r>
        <w:t>…</w:t>
      </w:r>
    </w:p>
    <w:p w14:paraId="490F39F6" w14:textId="22CE91AD" w:rsidR="00351AB4" w:rsidRPr="00351AB4" w:rsidRDefault="00351AB4" w:rsidP="00764DB4"/>
    <w:p w14:paraId="682F744C" w14:textId="77777777" w:rsidR="00351AB4" w:rsidRDefault="00351AB4" w:rsidP="00764DB4"/>
    <w:p w14:paraId="70334FAD" w14:textId="0CD3D195" w:rsidR="00351AB4" w:rsidRDefault="0034741C" w:rsidP="00764DB4">
      <w:pPr>
        <w:pStyle w:val="Heading1"/>
      </w:pPr>
      <w:bookmarkStart w:id="31" w:name="_Toc479772955"/>
      <w:r>
        <w:lastRenderedPageBreak/>
        <w:t>Simulation</w:t>
      </w:r>
      <w:bookmarkEnd w:id="31"/>
    </w:p>
    <w:p w14:paraId="18D034CB" w14:textId="77777777" w:rsidR="00422EBC" w:rsidRDefault="00422EBC" w:rsidP="00764DB4">
      <w:pPr>
        <w:pStyle w:val="Heading2"/>
      </w:pPr>
      <w:bookmarkStart w:id="32" w:name="_Toc479772956"/>
      <w:r>
        <w:t>Introduction</w:t>
      </w:r>
      <w:bookmarkEnd w:id="32"/>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33" w:name="_Toc479772957"/>
      <w:r>
        <w:t>OMNeT++</w:t>
      </w:r>
      <w:bookmarkEnd w:id="33"/>
    </w:p>
    <w:p w14:paraId="5A483DC3" w14:textId="481B2D9E" w:rsidR="00D27B16" w:rsidRDefault="00D27B16" w:rsidP="00764DB4">
      <w:r>
        <w:t>…</w:t>
      </w:r>
    </w:p>
    <w:p w14:paraId="55B1EE2C" w14:textId="6FA8C70D" w:rsidR="00887F35" w:rsidRDefault="00887F35" w:rsidP="00764DB4">
      <w:pPr>
        <w:pStyle w:val="Heading2"/>
      </w:pPr>
      <w:bookmarkStart w:id="34" w:name="_Toc479772958"/>
      <w:r>
        <w:t>Protocol Implementation</w:t>
      </w:r>
      <w:bookmarkEnd w:id="34"/>
    </w:p>
    <w:p w14:paraId="38E91FA8" w14:textId="5DD4A838" w:rsidR="00887F35" w:rsidRPr="00887F35" w:rsidRDefault="00887F35" w:rsidP="00764DB4">
      <w:r>
        <w:t>…</w:t>
      </w:r>
    </w:p>
    <w:p w14:paraId="738E563C" w14:textId="26ADC010" w:rsidR="00422EBC" w:rsidRDefault="00422EBC" w:rsidP="00764DB4">
      <w:pPr>
        <w:pStyle w:val="Heading2"/>
      </w:pPr>
      <w:bookmarkStart w:id="35" w:name="_Toc479772959"/>
      <w:r>
        <w:t xml:space="preserve">Simulation </w:t>
      </w:r>
      <w:r w:rsidR="00D27B16">
        <w:t>Design</w:t>
      </w:r>
      <w:bookmarkEnd w:id="35"/>
    </w:p>
    <w:p w14:paraId="368F34BB" w14:textId="6CE56482" w:rsidR="00422EBC" w:rsidRPr="00422EBC" w:rsidRDefault="00422EBC" w:rsidP="00764DB4">
      <w:r>
        <w:t xml:space="preserve">… </w:t>
      </w:r>
      <w:r w:rsidR="00D27B16">
        <w:t xml:space="preserve">Assumptions, simplications etc. </w:t>
      </w:r>
    </w:p>
    <w:p w14:paraId="25CD5830" w14:textId="38FA3DA8" w:rsidR="00422EBC" w:rsidRDefault="00422EBC" w:rsidP="00764DB4">
      <w:pPr>
        <w:pStyle w:val="Heading2"/>
      </w:pPr>
      <w:bookmarkStart w:id="36" w:name="_Toc479772960"/>
      <w:r>
        <w:t>Simulation</w:t>
      </w:r>
      <w:r w:rsidR="00D27B16">
        <w:t xml:space="preserve"> Analysis</w:t>
      </w:r>
      <w:bookmarkEnd w:id="36"/>
    </w:p>
    <w:p w14:paraId="755D3E60" w14:textId="77777777" w:rsidR="00422EBC" w:rsidRDefault="00422EBC" w:rsidP="00764DB4">
      <w:r>
        <w:t>…</w:t>
      </w:r>
    </w:p>
    <w:p w14:paraId="0816395C" w14:textId="77777777" w:rsidR="00422EBC" w:rsidRDefault="00422EBC" w:rsidP="00764DB4">
      <w:pPr>
        <w:pStyle w:val="Heading2"/>
      </w:pPr>
      <w:bookmarkStart w:id="37" w:name="_Toc479772961"/>
      <w:r>
        <w:t>Discussion</w:t>
      </w:r>
      <w:bookmarkEnd w:id="37"/>
    </w:p>
    <w:p w14:paraId="5A20DA73" w14:textId="77777777" w:rsidR="00422EBC" w:rsidRDefault="00422EBC" w:rsidP="00764DB4">
      <w:r>
        <w:t>…</w:t>
      </w:r>
    </w:p>
    <w:p w14:paraId="056E01C3" w14:textId="06FCE54E" w:rsidR="00CA77B1" w:rsidRDefault="00F90C42" w:rsidP="00764DB4">
      <w:pPr>
        <w:pStyle w:val="Heading1"/>
      </w:pPr>
      <w:bookmarkStart w:id="38" w:name="_Toc479772962"/>
      <w:r>
        <w:lastRenderedPageBreak/>
        <w:t>Results</w:t>
      </w:r>
      <w:bookmarkEnd w:id="38"/>
    </w:p>
    <w:p w14:paraId="6B663ADF" w14:textId="77777777" w:rsidR="00CA77B1" w:rsidRDefault="00CA77B1" w:rsidP="00764DB4">
      <w:pPr>
        <w:pStyle w:val="Heading2"/>
      </w:pPr>
      <w:bookmarkStart w:id="39" w:name="_Toc479772963"/>
      <w:r>
        <w:t>Introduction</w:t>
      </w:r>
      <w:bookmarkEnd w:id="39"/>
    </w:p>
    <w:p w14:paraId="3A2C902C" w14:textId="0F76251F" w:rsidR="00CA77B1" w:rsidRDefault="00CA77B1" w:rsidP="00764DB4">
      <w:r>
        <w:t>…</w:t>
      </w:r>
    </w:p>
    <w:p w14:paraId="427ABD00" w14:textId="74F3FEAD" w:rsidR="00D27B16" w:rsidRDefault="00D27B16" w:rsidP="00764DB4">
      <w:pPr>
        <w:pStyle w:val="Heading2"/>
      </w:pPr>
      <w:bookmarkStart w:id="40" w:name="_Toc479772964"/>
      <w:r>
        <w:t>Key Metrics</w:t>
      </w:r>
      <w:bookmarkEnd w:id="40"/>
    </w:p>
    <w:p w14:paraId="4F7E26D6" w14:textId="5C8AB276" w:rsidR="00D27B16" w:rsidRPr="00D27B16" w:rsidRDefault="00D27B16" w:rsidP="00764DB4">
      <w:r>
        <w:t>…</w:t>
      </w:r>
    </w:p>
    <w:p w14:paraId="71CBC5E4" w14:textId="029F2E49" w:rsidR="00CA77B1" w:rsidRDefault="00D27B16" w:rsidP="00764DB4">
      <w:pPr>
        <w:pStyle w:val="Heading2"/>
      </w:pPr>
      <w:bookmarkStart w:id="41" w:name="_Toc479772965"/>
      <w:r>
        <w:t>Simulation Results</w:t>
      </w:r>
      <w:bookmarkEnd w:id="41"/>
    </w:p>
    <w:p w14:paraId="52E123EC" w14:textId="77777777" w:rsidR="00CA77B1" w:rsidRDefault="00CA77B1" w:rsidP="00764DB4">
      <w:r>
        <w:t>…</w:t>
      </w:r>
    </w:p>
    <w:p w14:paraId="33CE8816" w14:textId="42E57617" w:rsidR="00CA77B1" w:rsidRDefault="00D27B16" w:rsidP="00764DB4">
      <w:pPr>
        <w:pStyle w:val="Heading3"/>
      </w:pPr>
      <w:bookmarkStart w:id="42" w:name="_Toc479772966"/>
      <w:r>
        <w:t>Scenario</w:t>
      </w:r>
      <w:r w:rsidR="00CA77B1">
        <w:t xml:space="preserve"> 1</w:t>
      </w:r>
      <w:bookmarkEnd w:id="42"/>
    </w:p>
    <w:p w14:paraId="77F0313C" w14:textId="55845CFC" w:rsidR="00D27B16" w:rsidRPr="00D27B16" w:rsidRDefault="00D27B16" w:rsidP="00764DB4">
      <w:r>
        <w:t>…</w:t>
      </w:r>
    </w:p>
    <w:p w14:paraId="74EAF81E" w14:textId="56A405AE" w:rsidR="00CA77B1" w:rsidRDefault="00D27B16" w:rsidP="00764DB4">
      <w:pPr>
        <w:pStyle w:val="Heading3"/>
      </w:pPr>
      <w:bookmarkStart w:id="43" w:name="_Toc479772967"/>
      <w:r>
        <w:t xml:space="preserve">Scenario </w:t>
      </w:r>
      <w:r w:rsidR="00CA77B1">
        <w:t>2</w:t>
      </w:r>
      <w:bookmarkEnd w:id="43"/>
    </w:p>
    <w:p w14:paraId="6D7ACE15" w14:textId="0CFFDA1E" w:rsidR="00D27B16" w:rsidRPr="00D27B16" w:rsidRDefault="00D27B16" w:rsidP="00764DB4">
      <w:r>
        <w:t>…</w:t>
      </w:r>
    </w:p>
    <w:p w14:paraId="6022C24E" w14:textId="4A5E084F" w:rsidR="00F90C42" w:rsidRDefault="00D27B16" w:rsidP="00764DB4">
      <w:pPr>
        <w:pStyle w:val="Heading3"/>
      </w:pPr>
      <w:bookmarkStart w:id="44" w:name="_Toc479772968"/>
      <w:r>
        <w:t>Scenario</w:t>
      </w:r>
      <w:r w:rsidR="00CA77B1">
        <w:t xml:space="preserve"> 3</w:t>
      </w:r>
      <w:bookmarkEnd w:id="44"/>
    </w:p>
    <w:p w14:paraId="14718D74" w14:textId="70F3B5C0" w:rsidR="00D27B16" w:rsidRPr="00D27B16" w:rsidRDefault="00D27B16" w:rsidP="00764DB4">
      <w:r>
        <w:t>…</w:t>
      </w:r>
    </w:p>
    <w:p w14:paraId="7D483E20" w14:textId="579D1278" w:rsidR="00F90C42" w:rsidRDefault="002473AA" w:rsidP="00764DB4">
      <w:pPr>
        <w:pStyle w:val="Heading1"/>
      </w:pPr>
      <w:bookmarkStart w:id="45" w:name="_Toc479772969"/>
      <w:r>
        <w:lastRenderedPageBreak/>
        <w:t>Conclusions</w:t>
      </w:r>
      <w:bookmarkEnd w:id="45"/>
    </w:p>
    <w:p w14:paraId="2EF59E41" w14:textId="77777777" w:rsidR="00F90C42" w:rsidRDefault="00F90C42" w:rsidP="00764DB4">
      <w:pPr>
        <w:pStyle w:val="Heading2"/>
      </w:pPr>
      <w:bookmarkStart w:id="46" w:name="_Toc479772970"/>
      <w:r>
        <w:t>Discussion</w:t>
      </w:r>
      <w:bookmarkEnd w:id="46"/>
    </w:p>
    <w:p w14:paraId="615C1268" w14:textId="514BB3DF" w:rsidR="00F90C42" w:rsidRPr="00F90C42" w:rsidRDefault="00F90C42" w:rsidP="00764DB4">
      <w:r>
        <w:t>…</w:t>
      </w:r>
    </w:p>
    <w:p w14:paraId="5906FD5F" w14:textId="60E7A41F" w:rsidR="00DF291E" w:rsidRDefault="00F90C42" w:rsidP="00764DB4">
      <w:pPr>
        <w:pStyle w:val="Heading2"/>
      </w:pPr>
      <w:bookmarkStart w:id="47" w:name="_Toc479772971"/>
      <w:r>
        <w:t>Future Work</w:t>
      </w:r>
      <w:bookmarkEnd w:id="47"/>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3FB24639" w14:textId="77777777" w:rsidR="008D30A5" w:rsidRPr="008D30A5" w:rsidRDefault="00DF291E" w:rsidP="00764DB4">
      <w:pPr>
        <w:pStyle w:val="EndNoteBibliographyTitle"/>
      </w:pPr>
      <w:r>
        <w:fldChar w:fldCharType="begin"/>
      </w:r>
      <w:r>
        <w:instrText xml:space="preserve"> ADDIN EN.REFLIST </w:instrText>
      </w:r>
      <w:r>
        <w:fldChar w:fldCharType="separate"/>
      </w:r>
      <w:r w:rsidR="008D30A5" w:rsidRPr="008D30A5">
        <w:t>References</w:t>
      </w:r>
    </w:p>
    <w:p w14:paraId="797755C1" w14:textId="77777777" w:rsidR="008D30A5" w:rsidRPr="008D30A5" w:rsidRDefault="008D30A5" w:rsidP="00764DB4">
      <w:pPr>
        <w:pStyle w:val="EndNoteBibliographyTitle"/>
      </w:pPr>
    </w:p>
    <w:p w14:paraId="10A09317" w14:textId="77777777" w:rsidR="008D30A5" w:rsidRPr="008D30A5" w:rsidRDefault="008D30A5" w:rsidP="00764DB4">
      <w:pPr>
        <w:pStyle w:val="EndNoteBibliography"/>
      </w:pPr>
      <w:r w:rsidRPr="008D30A5">
        <w:t>[1]</w:t>
      </w:r>
      <w:r w:rsidRPr="008D30A5">
        <w:tab/>
        <w:t>L. Brennan and A. Vecchi, The business of space: The next frontier of international competition: Palgrave Macmillan, 2011.</w:t>
      </w:r>
    </w:p>
    <w:p w14:paraId="0C12B16F" w14:textId="1FA0E914" w:rsidR="008D30A5" w:rsidRPr="008D30A5" w:rsidRDefault="008D30A5" w:rsidP="00764DB4">
      <w:pPr>
        <w:pStyle w:val="EndNoteBibliography"/>
      </w:pPr>
      <w:r w:rsidRPr="008D30A5">
        <w:t>[2]</w:t>
      </w:r>
      <w:r w:rsidRPr="008D30A5">
        <w:tab/>
        <w:t xml:space="preserve">G. Johnson. (2012, January, 15). </w:t>
      </w:r>
      <w:r w:rsidRPr="008D30A5">
        <w:rPr>
          <w:i/>
        </w:rPr>
        <w:t>Revised, Expanded Launch Cost Data</w:t>
      </w:r>
      <w:r w:rsidRPr="008D30A5">
        <w:t xml:space="preserve">. Available: </w:t>
      </w:r>
      <w:hyperlink r:id="rId12" w:history="1">
        <w:r w:rsidRPr="008D30A5">
          <w:rPr>
            <w:rStyle w:val="Hyperlink"/>
          </w:rPr>
          <w:t>http://exrocketman.blogspot.ie/2012/05/revised-expanded-launch-cost-data.html</w:t>
        </w:r>
      </w:hyperlink>
    </w:p>
    <w:p w14:paraId="24C5CFEA" w14:textId="77777777" w:rsidR="008D30A5" w:rsidRPr="008D30A5" w:rsidRDefault="008D30A5" w:rsidP="00764DB4">
      <w:pPr>
        <w:pStyle w:val="EndNoteBibliography"/>
      </w:pPr>
      <w:r w:rsidRPr="008D30A5">
        <w:t>[3]</w:t>
      </w:r>
      <w:r w:rsidRPr="008D30A5">
        <w:tab/>
        <w:t xml:space="preserve">A. Scholz and J.-N. Juang, "Toward open source CubeSat design," </w:t>
      </w:r>
      <w:r w:rsidRPr="008D30A5">
        <w:rPr>
          <w:i/>
        </w:rPr>
        <w:t xml:space="preserve">Acta Astronautica, </w:t>
      </w:r>
      <w:r w:rsidRPr="008D30A5">
        <w:t>vol. 115, pp. 384-392, 2015.</w:t>
      </w:r>
    </w:p>
    <w:p w14:paraId="430A247C" w14:textId="77777777" w:rsidR="008D30A5" w:rsidRPr="008D30A5" w:rsidRDefault="008D30A5" w:rsidP="00764DB4">
      <w:pPr>
        <w:pStyle w:val="EndNoteBibliography"/>
      </w:pPr>
      <w:r w:rsidRPr="008D30A5">
        <w:t>[4]</w:t>
      </w:r>
      <w:r w:rsidRPr="008D30A5">
        <w:tab/>
        <w:t xml:space="preserve">S. Padmanabhan, S. Brown, B. Lim, P. Kangaslahti, D. Russell, and R. Stachnik, "Airborne Deployment and Calibration of </w:t>
      </w:r>
      <w:r w:rsidRPr="008D30A5">
        <w:lastRenderedPageBreak/>
        <w:t xml:space="preserve">Microwave Atmospheric Sounder on 6U CubeSat," in </w:t>
      </w:r>
      <w:r w:rsidRPr="008D30A5">
        <w:rPr>
          <w:i/>
        </w:rPr>
        <w:t>AGU Fall Meeting Abstracts</w:t>
      </w:r>
      <w:r w:rsidRPr="008D30A5">
        <w:t>, 2015.</w:t>
      </w:r>
    </w:p>
    <w:p w14:paraId="13D9535F" w14:textId="77777777" w:rsidR="008D30A5" w:rsidRPr="008D30A5" w:rsidRDefault="008D30A5" w:rsidP="00764DB4">
      <w:pPr>
        <w:pStyle w:val="EndNoteBibliography"/>
      </w:pPr>
      <w:r w:rsidRPr="008D30A5">
        <w:t>[5]</w:t>
      </w:r>
      <w:r w:rsidRPr="008D30A5">
        <w:tab/>
        <w:t>V. Hernandez, P. Gankidi, A. Chandra, A. Miller, P. Scowen, H. Barnaby</w:t>
      </w:r>
      <w:r w:rsidRPr="008D30A5">
        <w:rPr>
          <w:i/>
        </w:rPr>
        <w:t>, et al.</w:t>
      </w:r>
      <w:r w:rsidRPr="008D30A5">
        <w:t>, "SWIMSat: Space Weather and Meteor Impact Monitoring using a Low-Cost 6U CubeSat," 2016.</w:t>
      </w:r>
    </w:p>
    <w:p w14:paraId="6C0AAF4A" w14:textId="77777777" w:rsidR="008D30A5" w:rsidRPr="008D30A5" w:rsidRDefault="008D30A5" w:rsidP="00764DB4">
      <w:pPr>
        <w:pStyle w:val="EndNoteBibliography"/>
      </w:pPr>
      <w:r w:rsidRPr="008D30A5">
        <w:t>[6]</w:t>
      </w:r>
      <w:r w:rsidRPr="008D30A5">
        <w:tab/>
        <w:t>U. Kvell, M. Puusepp, F. Kaminski, J.-E. Past, K. Palmer, T.-A. Grönland</w:t>
      </w:r>
      <w:r w:rsidRPr="008D30A5">
        <w:rPr>
          <w:i/>
        </w:rPr>
        <w:t>, et al.</w:t>
      </w:r>
      <w:r w:rsidRPr="008D30A5">
        <w:t xml:space="preserve">, "Nanosatellite orbit control using MEMS cold gas thrusters," </w:t>
      </w:r>
      <w:r w:rsidRPr="008D30A5">
        <w:rPr>
          <w:i/>
        </w:rPr>
        <w:t xml:space="preserve">Proceedings of the Estonian Academy of Sciences, </w:t>
      </w:r>
      <w:r w:rsidRPr="008D30A5">
        <w:t>vol. 63, p. 279, 2014.</w:t>
      </w:r>
    </w:p>
    <w:p w14:paraId="2899F7FD" w14:textId="77777777" w:rsidR="008D30A5" w:rsidRPr="008D30A5" w:rsidRDefault="008D30A5" w:rsidP="00764DB4">
      <w:pPr>
        <w:pStyle w:val="EndNoteBibliography"/>
      </w:pPr>
      <w:r w:rsidRPr="008D30A5">
        <w:t>[7]</w:t>
      </w:r>
      <w:r w:rsidRPr="008D30A5">
        <w:tab/>
        <w:t xml:space="preserve">X. Sun and X. Wu, "A cubesat attitude control system with linear piezoelectric actuator," in </w:t>
      </w:r>
      <w:r w:rsidRPr="008D30A5">
        <w:rPr>
          <w:i/>
        </w:rPr>
        <w:t>Piezoelectricity, Acoustic Waves, and Device Applications (SPAWDA), 2014 Symposium on</w:t>
      </w:r>
      <w:r w:rsidRPr="008D30A5">
        <w:t>, 2014, pp. 72-75.</w:t>
      </w:r>
    </w:p>
    <w:p w14:paraId="7FBC5537" w14:textId="77777777" w:rsidR="008D30A5" w:rsidRPr="008D30A5" w:rsidRDefault="008D30A5" w:rsidP="00764DB4">
      <w:pPr>
        <w:pStyle w:val="EndNoteBibliography"/>
      </w:pPr>
      <w:r w:rsidRPr="008D30A5">
        <w:t>[8]</w:t>
      </w:r>
      <w:r w:rsidRPr="008D30A5">
        <w:tab/>
        <w:t xml:space="preserve">A. Budianu, T. J. W. Castro, A. Meijerink, and M. J. Bentum, "Inter-satellite links for cubesats," in </w:t>
      </w:r>
      <w:r w:rsidRPr="008D30A5">
        <w:rPr>
          <w:i/>
        </w:rPr>
        <w:t>Aerospace Conference, 2013 IEEE</w:t>
      </w:r>
      <w:r w:rsidRPr="008D30A5">
        <w:t>, 2013, pp. 1-10.</w:t>
      </w:r>
    </w:p>
    <w:p w14:paraId="13C530B8" w14:textId="77777777" w:rsidR="008D30A5" w:rsidRPr="008D30A5" w:rsidRDefault="008D30A5" w:rsidP="00764DB4">
      <w:pPr>
        <w:pStyle w:val="EndNoteBibliography"/>
      </w:pPr>
      <w:r w:rsidRPr="008D30A5">
        <w:t>[9]</w:t>
      </w:r>
      <w:r w:rsidRPr="008D30A5">
        <w:tab/>
        <w:t xml:space="preserve">R. Radhakrishnan, W. W. Edmonson, F. Afghah, R. M. Rodriguez-Osorio, F. Pinto, and S. C. Burleigh, "Survey of Inter-satellite Communication for Small Satellite Systems: Physical Layer to Network Layer View," </w:t>
      </w:r>
      <w:r w:rsidRPr="008D30A5">
        <w:rPr>
          <w:i/>
        </w:rPr>
        <w:t xml:space="preserve">IEEE Communications Surveys &amp; Tutorials, </w:t>
      </w:r>
      <w:r w:rsidRPr="008D30A5">
        <w:t>vol. 18, pp. 2442-2473, 2016.</w:t>
      </w:r>
    </w:p>
    <w:p w14:paraId="2152510E" w14:textId="77777777" w:rsidR="008D30A5" w:rsidRPr="008D30A5" w:rsidRDefault="008D30A5" w:rsidP="00764DB4">
      <w:pPr>
        <w:pStyle w:val="EndNoteBibliography"/>
      </w:pPr>
      <w:r w:rsidRPr="008D30A5">
        <w:t>[10]</w:t>
      </w:r>
      <w:r w:rsidRPr="008D30A5">
        <w:tab/>
        <w:t>Y. F. Wong, O. Kegege, S. H. Schaire, G. Bussey, S. Altunc, Y. Zhang</w:t>
      </w:r>
      <w:r w:rsidRPr="008D30A5">
        <w:rPr>
          <w:i/>
        </w:rPr>
        <w:t>, et al.</w:t>
      </w:r>
      <w:r w:rsidRPr="008D30A5">
        <w:t>, "An Optimum Space-to-Ground Communication Concept for CubeSat Platform Utilizing NASA Space Network and Near Earth Network," 2016.</w:t>
      </w:r>
    </w:p>
    <w:p w14:paraId="01418F17" w14:textId="77777777" w:rsidR="008D30A5" w:rsidRPr="008D30A5" w:rsidRDefault="008D30A5" w:rsidP="00764DB4">
      <w:pPr>
        <w:pStyle w:val="EndNoteBibliography"/>
      </w:pPr>
      <w:r w:rsidRPr="008D30A5">
        <w:t>[11]</w:t>
      </w:r>
      <w:r w:rsidRPr="008D30A5">
        <w:tab/>
        <w:t xml:space="preserve">W. Harrington and J. Heath, "Development of a Low-Cost, Open Software/Hardware Command, Control and Communications Module for CubeSats," in </w:t>
      </w:r>
      <w:r w:rsidRPr="008D30A5">
        <w:rPr>
          <w:i/>
        </w:rPr>
        <w:t>AIAA SPACE 2016</w:t>
      </w:r>
      <w:r w:rsidRPr="008D30A5">
        <w:t>, ed, 2016, p. 5616.</w:t>
      </w:r>
    </w:p>
    <w:p w14:paraId="1EC28275" w14:textId="77777777" w:rsidR="008D30A5" w:rsidRPr="008D30A5" w:rsidRDefault="008D30A5" w:rsidP="00764DB4">
      <w:pPr>
        <w:pStyle w:val="EndNoteBibliography"/>
      </w:pPr>
      <w:r w:rsidRPr="008D30A5">
        <w:lastRenderedPageBreak/>
        <w:t>[12]</w:t>
      </w:r>
      <w:r w:rsidRPr="008D30A5">
        <w:tab/>
        <w:t>J. Hanson, A. G. Luna, R. DeRosee, K. Oyadomari, J. Wolfe, W. Attai</w:t>
      </w:r>
      <w:r w:rsidRPr="008D30A5">
        <w:rPr>
          <w:i/>
        </w:rPr>
        <w:t>, et al.</w:t>
      </w:r>
      <w:r w:rsidRPr="008D30A5">
        <w:t>, "Nodes: A Flight Demonstration of Networked Spacecraft Command and Control," 2016.</w:t>
      </w:r>
    </w:p>
    <w:p w14:paraId="106EEFFC" w14:textId="77777777" w:rsidR="008D30A5" w:rsidRPr="008D30A5" w:rsidRDefault="008D30A5" w:rsidP="00764DB4">
      <w:pPr>
        <w:pStyle w:val="EndNoteBibliography"/>
      </w:pPr>
      <w:r w:rsidRPr="008D30A5">
        <w:t>[13]</w:t>
      </w:r>
      <w:r w:rsidRPr="008D30A5">
        <w:tab/>
        <w:t xml:space="preserve">A. Tatomirescu, G. F. Pedersen, J. Christiansen, and D. Gerhardt, "Antenna system for nano-satelite mission GOMX-3," in </w:t>
      </w:r>
      <w:r w:rsidRPr="008D30A5">
        <w:rPr>
          <w:i/>
        </w:rPr>
        <w:t>Antennas and Propagation in Wireless Communications (APWC), 2016 IEEE-APS Topical Conference on</w:t>
      </w:r>
      <w:r w:rsidRPr="008D30A5">
        <w:t>, 2016, pp. 282-285.</w:t>
      </w:r>
    </w:p>
    <w:p w14:paraId="57CF36B1" w14:textId="77777777" w:rsidR="008D30A5" w:rsidRPr="008D30A5" w:rsidRDefault="008D30A5" w:rsidP="00764DB4">
      <w:pPr>
        <w:pStyle w:val="EndNoteBibliography"/>
      </w:pPr>
      <w:r w:rsidRPr="008D30A5">
        <w:t>[14]</w:t>
      </w:r>
      <w:r w:rsidRPr="008D30A5">
        <w:tab/>
        <w:t xml:space="preserve">M. Swartwout, "The first one hundred CubeSats: A statistical look," </w:t>
      </w:r>
      <w:r w:rsidRPr="008D30A5">
        <w:rPr>
          <w:i/>
        </w:rPr>
        <w:t xml:space="preserve">Journal of Small Satellites, </w:t>
      </w:r>
      <w:r w:rsidRPr="008D30A5">
        <w:t>vol. 2, pp. 213-233, 2013.</w:t>
      </w:r>
    </w:p>
    <w:p w14:paraId="078B789E" w14:textId="77777777" w:rsidR="008D30A5" w:rsidRPr="008D30A5" w:rsidRDefault="008D30A5" w:rsidP="00764DB4">
      <w:pPr>
        <w:pStyle w:val="EndNoteBibliography"/>
      </w:pPr>
      <w:r w:rsidRPr="008D30A5">
        <w:t>[15]</w:t>
      </w:r>
      <w:r w:rsidRPr="008D30A5">
        <w:tab/>
        <w:t xml:space="preserve">K. Kelley, "Launch systems to support the booming nanosatellite industry," in </w:t>
      </w:r>
      <w:r w:rsidRPr="008D30A5">
        <w:rPr>
          <w:i/>
        </w:rPr>
        <w:t>Aerospace Conference, 2015 IEEE</w:t>
      </w:r>
      <w:r w:rsidRPr="008D30A5">
        <w:t>, 2015, pp. 1-6.</w:t>
      </w:r>
    </w:p>
    <w:p w14:paraId="184031E6" w14:textId="77777777" w:rsidR="008D30A5" w:rsidRPr="008D30A5" w:rsidRDefault="008D30A5" w:rsidP="00764DB4">
      <w:pPr>
        <w:pStyle w:val="EndNoteBibliography"/>
      </w:pPr>
      <w:r w:rsidRPr="008D30A5">
        <w:t>[16]</w:t>
      </w:r>
      <w:r w:rsidRPr="008D30A5">
        <w:tab/>
        <w:t>D. Hitt, K. F. Robinson, and S. D. Creech, "NASA's Space Launch System: A New Opportunity for CubeSats," 2016.</w:t>
      </w:r>
    </w:p>
    <w:p w14:paraId="47ACBFF9" w14:textId="77777777" w:rsidR="008D30A5" w:rsidRPr="008D30A5" w:rsidRDefault="008D30A5" w:rsidP="00764DB4">
      <w:pPr>
        <w:pStyle w:val="EndNoteBibliography"/>
      </w:pPr>
      <w:r w:rsidRPr="008D30A5">
        <w:t>[17]</w:t>
      </w:r>
      <w:r w:rsidRPr="008D30A5">
        <w:tab/>
        <w:t xml:space="preserve">D. Masutti, T. Banyai, J. Thoemel, T. Magin, B. Taylor, and D. Kataria, "Investigating the Middle and Lower Thermosphere using a Cubesat Constellation: the QB50 Mission and its Particular Challenges," in </w:t>
      </w:r>
      <w:r w:rsidRPr="008D30A5">
        <w:rPr>
          <w:i/>
        </w:rPr>
        <w:t>EGU General Assembly Conference Abstracts</w:t>
      </w:r>
      <w:r w:rsidRPr="008D30A5">
        <w:t>, 2015, p. 9016.</w:t>
      </w:r>
    </w:p>
    <w:p w14:paraId="3FFBA53B" w14:textId="77777777" w:rsidR="008D30A5" w:rsidRPr="008D30A5" w:rsidRDefault="008D30A5" w:rsidP="00764DB4">
      <w:pPr>
        <w:pStyle w:val="EndNoteBibliography"/>
      </w:pPr>
      <w:r w:rsidRPr="008D30A5">
        <w:t>[18]</w:t>
      </w:r>
      <w:r w:rsidRPr="008D30A5">
        <w:tab/>
        <w:t>M. Tsay, J. Frongillo, K. Hohman, and B. K. Malphrus, "LunarCube: A Deep Space 6U CubeSat with Mission Enabling Ion Propulsion Technology," 2015.</w:t>
      </w:r>
    </w:p>
    <w:p w14:paraId="6BF92192" w14:textId="77777777" w:rsidR="008D30A5" w:rsidRPr="008D30A5" w:rsidRDefault="008D30A5" w:rsidP="00764DB4">
      <w:pPr>
        <w:pStyle w:val="EndNoteBibliography"/>
      </w:pPr>
      <w:r w:rsidRPr="008D30A5">
        <w:t>[19]</w:t>
      </w:r>
      <w:r w:rsidRPr="008D30A5">
        <w:tab/>
        <w:t>R. W. Ridenoure, D. A. Spencer, D. A. Stetson, B. Betts, R. Munakata, S. D. Wong</w:t>
      </w:r>
      <w:r w:rsidRPr="008D30A5">
        <w:rPr>
          <w:i/>
        </w:rPr>
        <w:t>, et al.</w:t>
      </w:r>
      <w:r w:rsidRPr="008D30A5">
        <w:t xml:space="preserve">, "Status of the Dual CubeSat LightSail Program," in </w:t>
      </w:r>
      <w:r w:rsidRPr="008D30A5">
        <w:rPr>
          <w:i/>
        </w:rPr>
        <w:t>AIAA SPACE 2015 Conference and Exposition</w:t>
      </w:r>
      <w:r w:rsidRPr="008D30A5">
        <w:t>, 2015, p. 4424.</w:t>
      </w:r>
    </w:p>
    <w:p w14:paraId="24308142" w14:textId="77777777" w:rsidR="008D30A5" w:rsidRPr="008D30A5" w:rsidRDefault="008D30A5" w:rsidP="00764DB4">
      <w:pPr>
        <w:pStyle w:val="EndNoteBibliography"/>
      </w:pPr>
      <w:r w:rsidRPr="008D30A5">
        <w:lastRenderedPageBreak/>
        <w:t>[20]</w:t>
      </w:r>
      <w:r w:rsidRPr="008D30A5">
        <w:tab/>
        <w:t xml:space="preserve">R. Glumb, C. Lietzke, S. Luce, and P. Wloszek, "Cubesat Fourier Transform Spectrometer (CubeSat-FTS) for Three-Dimensional Global Wind Measurements," in </w:t>
      </w:r>
      <w:r w:rsidRPr="008D30A5">
        <w:rPr>
          <w:i/>
        </w:rPr>
        <w:t>American Meteorological Society Annual Meeting,(January 2015)</w:t>
      </w:r>
      <w:r w:rsidRPr="008D30A5">
        <w:t>, 2015.</w:t>
      </w:r>
    </w:p>
    <w:p w14:paraId="58488D5E" w14:textId="77777777" w:rsidR="008D30A5" w:rsidRPr="008D30A5" w:rsidRDefault="008D30A5" w:rsidP="00764DB4">
      <w:pPr>
        <w:pStyle w:val="EndNoteBibliography"/>
      </w:pPr>
      <w:r w:rsidRPr="008D30A5">
        <w:t>[21]</w:t>
      </w:r>
      <w:r w:rsidRPr="008D30A5">
        <w:tab/>
        <w:t xml:space="preserve">S. Nag, J. L. Rios, D. Gerhardt, and C. Pham, "CubeSat constellation design for air traffic monitoring," </w:t>
      </w:r>
      <w:r w:rsidRPr="008D30A5">
        <w:rPr>
          <w:i/>
        </w:rPr>
        <w:t xml:space="preserve">Acta Astronautica, </w:t>
      </w:r>
      <w:r w:rsidRPr="008D30A5">
        <w:t>vol. 128, pp. 180-193, 2016.</w:t>
      </w:r>
    </w:p>
    <w:p w14:paraId="0AEC3C66" w14:textId="77777777" w:rsidR="008D30A5" w:rsidRPr="008D30A5" w:rsidRDefault="008D30A5" w:rsidP="00764DB4">
      <w:pPr>
        <w:pStyle w:val="EndNoteBibliography"/>
      </w:pPr>
      <w:r w:rsidRPr="008D30A5">
        <w:t>[22]</w:t>
      </w:r>
      <w:r w:rsidRPr="008D30A5">
        <w:tab/>
        <w:t>D. Westley, A. Martinez, and A. Petro, "Edison Demonstration of Smallsat Networks," 2015.</w:t>
      </w:r>
    </w:p>
    <w:p w14:paraId="5E047DD9" w14:textId="77777777" w:rsidR="008D30A5" w:rsidRPr="008D30A5" w:rsidRDefault="008D30A5" w:rsidP="00764DB4">
      <w:pPr>
        <w:pStyle w:val="EndNoteBibliography"/>
      </w:pPr>
      <w:r w:rsidRPr="008D30A5">
        <w:t>[23]</w:t>
      </w:r>
      <w:r w:rsidRPr="008D30A5">
        <w:tab/>
        <w:t xml:space="preserve">R. Barbosa. (2015, September, 24). </w:t>
      </w:r>
      <w:r w:rsidRPr="008D30A5">
        <w:rPr>
          <w:i/>
        </w:rPr>
        <w:t>China debuts Long March 11 lofting Tianwang-1 trio</w:t>
      </w:r>
      <w:r w:rsidRPr="008D30A5">
        <w:t>. Available: NASASpaceFlight.com</w:t>
      </w:r>
    </w:p>
    <w:p w14:paraId="5489DF45" w14:textId="77777777" w:rsidR="008D30A5" w:rsidRPr="008D30A5" w:rsidRDefault="008D30A5" w:rsidP="00764DB4">
      <w:pPr>
        <w:pStyle w:val="EndNoteBibliography"/>
      </w:pPr>
      <w:r w:rsidRPr="008D30A5">
        <w:t>[24]</w:t>
      </w:r>
      <w:r w:rsidRPr="008D30A5">
        <w:tab/>
        <w:t xml:space="preserve">M. Di Francesco, S. K. Das, and G. Anastasi, "Data collection in wireless sensor networks with mobile elements: A survey," </w:t>
      </w:r>
      <w:r w:rsidRPr="008D30A5">
        <w:rPr>
          <w:i/>
        </w:rPr>
        <w:t xml:space="preserve">ACM Transactions on Sensor Networks (TOSN), </w:t>
      </w:r>
      <w:r w:rsidRPr="008D30A5">
        <w:t>vol. 8, p. 7, 2011.</w:t>
      </w:r>
    </w:p>
    <w:p w14:paraId="19CAE197" w14:textId="77777777" w:rsidR="008D30A5" w:rsidRPr="008D30A5" w:rsidRDefault="008D30A5" w:rsidP="00764DB4">
      <w:pPr>
        <w:pStyle w:val="EndNoteBibliography"/>
      </w:pPr>
      <w:r w:rsidRPr="008D30A5">
        <w:t>[25]</w:t>
      </w:r>
      <w:r w:rsidRPr="008D30A5">
        <w:tab/>
        <w:t xml:space="preserve">T. Rault, A. Bouabdallah, and Y. Challal, "Energy efficiency in wireless sensor networks: A top-down survey," </w:t>
      </w:r>
      <w:r w:rsidRPr="008D30A5">
        <w:rPr>
          <w:i/>
        </w:rPr>
        <w:t xml:space="preserve">Computer Networks, </w:t>
      </w:r>
      <w:r w:rsidRPr="008D30A5">
        <w:t>vol. 67, pp. 104-122, 2014.</w:t>
      </w:r>
    </w:p>
    <w:p w14:paraId="56E9B650" w14:textId="77777777" w:rsidR="008D30A5" w:rsidRPr="008D30A5" w:rsidRDefault="008D30A5" w:rsidP="00764DB4">
      <w:pPr>
        <w:pStyle w:val="EndNoteBibliography"/>
      </w:pPr>
      <w:r w:rsidRPr="008D30A5">
        <w:t>[26]</w:t>
      </w:r>
      <w:r w:rsidRPr="008D30A5">
        <w:tab/>
        <w:t xml:space="preserve">C. Y. Aung, B. C. Seet, M. Zhang, L. F. Xie, and P. H. J. Chong, "A review of group mobility models for mobile ad hoc networks," </w:t>
      </w:r>
      <w:r w:rsidRPr="008D30A5">
        <w:rPr>
          <w:i/>
        </w:rPr>
        <w:t xml:space="preserve">Wireless Personal Communications, </w:t>
      </w:r>
      <w:r w:rsidRPr="008D30A5">
        <w:t>vol. 85, pp. 1317-1331, 2015.</w:t>
      </w:r>
    </w:p>
    <w:p w14:paraId="3915CE37" w14:textId="77777777" w:rsidR="008D30A5" w:rsidRPr="008D30A5" w:rsidRDefault="008D30A5" w:rsidP="00764DB4">
      <w:pPr>
        <w:pStyle w:val="EndNoteBibliography"/>
      </w:pPr>
      <w:r w:rsidRPr="008D30A5">
        <w:t>[27]</w:t>
      </w:r>
      <w:r w:rsidRPr="008D30A5">
        <w:tab/>
        <w:t xml:space="preserve">S. Mohseni, R. Hassan, A. Patel, and R. Razali, "Comparative review study of reactive and proactive routing protocols in MANETs," in </w:t>
      </w:r>
      <w:r w:rsidRPr="008D30A5">
        <w:rPr>
          <w:i/>
        </w:rPr>
        <w:t>Digital ecosystems and technologies (DEST), 2010 4th IEEE international conference on</w:t>
      </w:r>
      <w:r w:rsidRPr="008D30A5">
        <w:t>, 2010, pp. 304-309.</w:t>
      </w:r>
    </w:p>
    <w:p w14:paraId="7E0B51ED" w14:textId="77777777" w:rsidR="008D30A5" w:rsidRPr="008D30A5" w:rsidRDefault="008D30A5" w:rsidP="00764DB4">
      <w:pPr>
        <w:pStyle w:val="EndNoteBibliography"/>
      </w:pPr>
      <w:r w:rsidRPr="008D30A5">
        <w:lastRenderedPageBreak/>
        <w:t>[28]</w:t>
      </w:r>
      <w:r w:rsidRPr="008D30A5">
        <w:tab/>
        <w:t xml:space="preserve">I. Bekmezci, O. K. Sahingoz, and Ş. Temel, "Flying ad-hoc networks (FANETs): A survey," </w:t>
      </w:r>
      <w:r w:rsidRPr="008D30A5">
        <w:rPr>
          <w:i/>
        </w:rPr>
        <w:t xml:space="preserve">Ad Hoc Networks, </w:t>
      </w:r>
      <w:r w:rsidRPr="008D30A5">
        <w:t>vol. 11, pp. 1254-1270, 2013.</w:t>
      </w:r>
    </w:p>
    <w:p w14:paraId="0D0BA402" w14:textId="77777777" w:rsidR="008D30A5" w:rsidRPr="008D30A5" w:rsidRDefault="008D30A5" w:rsidP="00764DB4">
      <w:pPr>
        <w:pStyle w:val="EndNoteBibliography"/>
      </w:pPr>
      <w:r w:rsidRPr="008D30A5">
        <w:t>[29]</w:t>
      </w:r>
      <w:r w:rsidRPr="008D30A5">
        <w:tab/>
        <w:t>O. N. Challa, "CubeSat Cloud: A framework for distributed storage, processing and communication of remote sensing data on cubesat clusters," 2013.</w:t>
      </w:r>
    </w:p>
    <w:p w14:paraId="0D16F6CF" w14:textId="77777777" w:rsidR="008D30A5" w:rsidRPr="008D30A5" w:rsidRDefault="008D30A5" w:rsidP="00764DB4">
      <w:pPr>
        <w:pStyle w:val="EndNoteBibliography"/>
      </w:pPr>
      <w:r w:rsidRPr="008D30A5">
        <w:t>[30]</w:t>
      </w:r>
      <w:r w:rsidRPr="008D30A5">
        <w:tab/>
        <w:t xml:space="preserve">O. N. Challa and J. McNair, "Cubesat torrent: Torrent like distributed communications for cubesat satellite clusters," in </w:t>
      </w:r>
      <w:r w:rsidRPr="008D30A5">
        <w:rPr>
          <w:i/>
        </w:rPr>
        <w:t>MILCOM 2012-2012 IEEE Military Communications Conference</w:t>
      </w:r>
      <w:r w:rsidRPr="008D30A5">
        <w:t>, 2012, pp. 1-6.</w:t>
      </w:r>
    </w:p>
    <w:p w14:paraId="15AC85B0" w14:textId="77777777" w:rsidR="008D30A5" w:rsidRPr="008D30A5" w:rsidRDefault="008D30A5" w:rsidP="00764DB4">
      <w:pPr>
        <w:pStyle w:val="EndNoteBibliography"/>
      </w:pPr>
      <w:r w:rsidRPr="008D30A5">
        <w:t>[31]</w:t>
      </w:r>
      <w:r w:rsidRPr="008D30A5">
        <w:tab/>
        <w:t xml:space="preserve">O. Challa and J. McNair, "Distributed Computing on CubeSat Clusters using MapReduce," in </w:t>
      </w:r>
      <w:r w:rsidRPr="008D30A5">
        <w:rPr>
          <w:i/>
        </w:rPr>
        <w:t>Proceedings of the 1st Interplanetary CubeSat Workshop, Cambridge, MA</w:t>
      </w:r>
      <w:r w:rsidRPr="008D30A5">
        <w:t>, 2012.</w:t>
      </w:r>
    </w:p>
    <w:p w14:paraId="1F3B32E6" w14:textId="77777777" w:rsidR="008D30A5" w:rsidRPr="008D30A5" w:rsidRDefault="008D30A5" w:rsidP="00764DB4">
      <w:pPr>
        <w:pStyle w:val="EndNoteBibliography"/>
      </w:pPr>
      <w:r w:rsidRPr="008D30A5">
        <w:t>[32]</w:t>
      </w:r>
      <w:r w:rsidRPr="008D30A5">
        <w:tab/>
        <w:t xml:space="preserve">O. N. Challa and J. McNair, "Distributed Data Storage on CubeSat Clusters," </w:t>
      </w:r>
      <w:r w:rsidRPr="008D30A5">
        <w:rPr>
          <w:i/>
        </w:rPr>
        <w:t xml:space="preserve">Advances in Computing, </w:t>
      </w:r>
      <w:r w:rsidRPr="008D30A5">
        <w:t>vol. 3, pp. 36-49, 2013.</w:t>
      </w:r>
    </w:p>
    <w:p w14:paraId="0797304D" w14:textId="77777777" w:rsidR="008D30A5" w:rsidRPr="008D30A5" w:rsidRDefault="008D30A5" w:rsidP="00764DB4">
      <w:pPr>
        <w:pStyle w:val="EndNoteBibliography"/>
      </w:pPr>
      <w:r w:rsidRPr="008D30A5">
        <w:t>[33]</w:t>
      </w:r>
      <w:r w:rsidRPr="008D30A5">
        <w:tab/>
        <w:t xml:space="preserve">P. Muri and J. McNair, "A survey of communication sub-systems for intersatellite linked systems and CubeSat missions," </w:t>
      </w:r>
      <w:r w:rsidRPr="008D30A5">
        <w:rPr>
          <w:i/>
        </w:rPr>
        <w:t xml:space="preserve">JCM, </w:t>
      </w:r>
      <w:r w:rsidRPr="008D30A5">
        <w:t>vol. 7, pp. 290-308, 2012.</w:t>
      </w:r>
    </w:p>
    <w:p w14:paraId="7A868E41" w14:textId="77777777" w:rsidR="008D30A5" w:rsidRPr="008D30A5" w:rsidRDefault="008D30A5" w:rsidP="00764DB4">
      <w:pPr>
        <w:pStyle w:val="EndNoteBibliography"/>
      </w:pPr>
      <w:r w:rsidRPr="008D30A5">
        <w:t>[34]</w:t>
      </w:r>
      <w:r w:rsidRPr="008D30A5">
        <w:tab/>
        <w:t xml:space="preserve">G. Bora, S. Bora, S. Singh, and S. M. Arsalan, "OSI reference model: An overview," </w:t>
      </w:r>
      <w:r w:rsidRPr="008D30A5">
        <w:rPr>
          <w:i/>
        </w:rPr>
        <w:t xml:space="preserve">International Journal of Computer Trends and Technology (IJCTT, </w:t>
      </w:r>
      <w:r w:rsidRPr="008D30A5">
        <w:t>vol. 7, 2014.</w:t>
      </w:r>
    </w:p>
    <w:p w14:paraId="23043525" w14:textId="77777777" w:rsidR="008D30A5" w:rsidRPr="008D30A5" w:rsidRDefault="008D30A5" w:rsidP="00764DB4">
      <w:pPr>
        <w:pStyle w:val="EndNoteBibliography"/>
      </w:pPr>
      <w:r w:rsidRPr="008D30A5">
        <w:t>[35]</w:t>
      </w:r>
      <w:r w:rsidRPr="008D30A5">
        <w:tab/>
        <w:t xml:space="preserve">R. Radhakrishnan, W. W. Edmonson, F. Afghah, J. Chenou, R. M. Rodriguez-Osorio, and Q.-A. Zeng, "Optimal multiple access protocol for inter-satellite communication in small satellite systems," in </w:t>
      </w:r>
      <w:r w:rsidRPr="008D30A5">
        <w:rPr>
          <w:i/>
        </w:rPr>
        <w:t>4S Small Satellite Systems and Services Symposium</w:t>
      </w:r>
      <w:r w:rsidRPr="008D30A5">
        <w:t>, 2014.</w:t>
      </w:r>
    </w:p>
    <w:p w14:paraId="6C631BEC" w14:textId="77777777" w:rsidR="008D30A5" w:rsidRPr="008D30A5" w:rsidRDefault="008D30A5" w:rsidP="00764DB4">
      <w:pPr>
        <w:pStyle w:val="EndNoteBibliography"/>
      </w:pPr>
      <w:r w:rsidRPr="008D30A5">
        <w:lastRenderedPageBreak/>
        <w:t>[36]</w:t>
      </w:r>
      <w:r w:rsidRPr="008D30A5">
        <w:tab/>
        <w:t>O. Barnouin, J. Biele, I. Carnelli, V. Ciarletti, A. Cheng, A. Galvez</w:t>
      </w:r>
      <w:r w:rsidRPr="008D30A5">
        <w:rPr>
          <w:i/>
        </w:rPr>
        <w:t>, et al.</w:t>
      </w:r>
      <w:r w:rsidRPr="008D30A5">
        <w:t xml:space="preserve">, "The Asteroid Impact and Deflection Assessment (AIDA) mission: Science Proximity Operations," in </w:t>
      </w:r>
      <w:r w:rsidRPr="008D30A5">
        <w:rPr>
          <w:i/>
        </w:rPr>
        <w:t>LPSC 2016 47th Lunar and Planetary Science Conference</w:t>
      </w:r>
      <w:r w:rsidRPr="008D30A5">
        <w:t>, 2016, p. 1427.</w:t>
      </w:r>
    </w:p>
    <w:p w14:paraId="78C83AA6" w14:textId="2F86E7CF" w:rsidR="008D30A5" w:rsidRPr="008D30A5" w:rsidRDefault="008D30A5" w:rsidP="00764DB4">
      <w:pPr>
        <w:pStyle w:val="EndNoteBibliography"/>
      </w:pPr>
      <w:r w:rsidRPr="008D30A5">
        <w:t>[37]</w:t>
      </w:r>
      <w:r w:rsidRPr="008D30A5">
        <w:tab/>
        <w:t xml:space="preserve">A. Oliveira. (2015, 02-02). </w:t>
      </w:r>
      <w:r w:rsidRPr="008D30A5">
        <w:rPr>
          <w:i/>
        </w:rPr>
        <w:t>Final Report Summary - GAMALINK (Generic SDR-bAsed Multifunctional spAce LINK)</w:t>
      </w:r>
      <w:r w:rsidRPr="008D30A5">
        <w:t xml:space="preserve">. Available: </w:t>
      </w:r>
      <w:hyperlink r:id="rId13" w:history="1">
        <w:r w:rsidRPr="008D30A5">
          <w:rPr>
            <w:rStyle w:val="Hyperlink"/>
          </w:rPr>
          <w:t>http://cordis.europa.eu/result/rcn/172006_en.html</w:t>
        </w:r>
      </w:hyperlink>
    </w:p>
    <w:p w14:paraId="03360D7B" w14:textId="77777777" w:rsidR="008D30A5" w:rsidRPr="008D30A5" w:rsidRDefault="008D30A5" w:rsidP="00764DB4">
      <w:pPr>
        <w:pStyle w:val="EndNoteBibliography"/>
      </w:pPr>
      <w:r w:rsidRPr="008D30A5">
        <w:t>[38]</w:t>
      </w:r>
      <w:r w:rsidRPr="008D30A5">
        <w:tab/>
        <w:t>J. Guo, J. Bouwmeester, and E. Gill, "From Single to Formation Flying CubeSats: An Update from the Delft Programme," 2013.</w:t>
      </w:r>
    </w:p>
    <w:p w14:paraId="52C49DD5" w14:textId="77777777" w:rsidR="008D30A5" w:rsidRPr="008D30A5" w:rsidRDefault="008D30A5" w:rsidP="00764DB4">
      <w:pPr>
        <w:pStyle w:val="EndNoteBibliography"/>
      </w:pPr>
      <w:r w:rsidRPr="008D30A5">
        <w:t>[39]</w:t>
      </w:r>
      <w:r w:rsidRPr="008D30A5">
        <w:tab/>
        <w:t xml:space="preserve">M. Alawieh, N. Hadaschik, N. Franke, and C. Mutschler, "Inter-satellite ranging in the Low Earth Orbit," in </w:t>
      </w:r>
      <w:r w:rsidRPr="008D30A5">
        <w:rPr>
          <w:i/>
        </w:rPr>
        <w:t>Communication Systems, Networks and Digital Signal Processing (CSNDSP), 2016 10th International Symposium on</w:t>
      </w:r>
      <w:r w:rsidRPr="008D30A5">
        <w:t>, 2016, pp. 1-6.</w:t>
      </w:r>
    </w:p>
    <w:p w14:paraId="532195DA" w14:textId="77777777" w:rsidR="008D30A5" w:rsidRPr="008D30A5" w:rsidRDefault="008D30A5" w:rsidP="00764DB4">
      <w:pPr>
        <w:pStyle w:val="EndNoteBibliography"/>
      </w:pPr>
      <w:r w:rsidRPr="008D30A5">
        <w:t>[40]</w:t>
      </w:r>
      <w:r w:rsidRPr="008D30A5">
        <w:tab/>
        <w:t>E. Baceski, S. Gökçebağ, A. Erdem, C. G. Erbay, M. Akyol, K. Arslankoz</w:t>
      </w:r>
      <w:r w:rsidRPr="008D30A5">
        <w:rPr>
          <w:i/>
        </w:rPr>
        <w:t>, et al.</w:t>
      </w:r>
      <w:r w:rsidRPr="008D30A5">
        <w:t xml:space="preserve">, "HAVELSAT: A software defined radio experimentation CubeSat," in </w:t>
      </w:r>
      <w:r w:rsidRPr="008D30A5">
        <w:rPr>
          <w:i/>
        </w:rPr>
        <w:t>Recent Advances in Space Technologies (RAST), 2015 7th International Conference on</w:t>
      </w:r>
      <w:r w:rsidRPr="008D30A5">
        <w:t>, 2015, pp. 831-834.</w:t>
      </w:r>
    </w:p>
    <w:p w14:paraId="68EDE4FB" w14:textId="77777777" w:rsidR="008D30A5" w:rsidRPr="008D30A5" w:rsidRDefault="008D30A5" w:rsidP="00764DB4">
      <w:pPr>
        <w:pStyle w:val="EndNoteBibliography"/>
      </w:pPr>
      <w:r w:rsidRPr="008D30A5">
        <w:t>[41]</w:t>
      </w:r>
      <w:r w:rsidRPr="008D30A5">
        <w:tab/>
        <w:t>S. Wu, W. Chen, Y. Zhang, W. Baan, and T. An, "SULFRO: A Swarm of Nano-/Micro-Satellite at SE L2 for Space Ultra-Low Frequency Radio Observatory," 2014.</w:t>
      </w:r>
    </w:p>
    <w:p w14:paraId="1C50DE06" w14:textId="77777777" w:rsidR="008D30A5" w:rsidRPr="008D30A5" w:rsidRDefault="008D30A5" w:rsidP="00764DB4">
      <w:pPr>
        <w:pStyle w:val="EndNoteBibliography"/>
      </w:pPr>
      <w:r w:rsidRPr="008D30A5">
        <w:t>[42]</w:t>
      </w:r>
      <w:r w:rsidRPr="008D30A5">
        <w:tab/>
        <w:t>R. Schoemaker, "Robust and Flexible Command &amp; Data handling on Board the Delffi Formation Flying Mission," 2014.</w:t>
      </w:r>
    </w:p>
    <w:p w14:paraId="5E787F71" w14:textId="77777777" w:rsidR="008D30A5" w:rsidRPr="008D30A5" w:rsidRDefault="008D30A5" w:rsidP="00764DB4">
      <w:pPr>
        <w:pStyle w:val="EndNoteBibliography"/>
      </w:pPr>
      <w:r w:rsidRPr="008D30A5">
        <w:t>[43]</w:t>
      </w:r>
      <w:r w:rsidRPr="008D30A5">
        <w:tab/>
        <w:t>J. Hanson, J. Chartres, H. Sanchez, and K. Oyadomari, "The EDSN intersatellite communications architecture," 2014.</w:t>
      </w:r>
    </w:p>
    <w:p w14:paraId="4703597D" w14:textId="77777777" w:rsidR="008D30A5" w:rsidRPr="008D30A5" w:rsidRDefault="008D30A5" w:rsidP="00764DB4">
      <w:pPr>
        <w:pStyle w:val="EndNoteBibliography"/>
      </w:pPr>
      <w:r w:rsidRPr="008D30A5">
        <w:t>[44]</w:t>
      </w:r>
      <w:r w:rsidRPr="008D30A5">
        <w:tab/>
        <w:t>J. Chartres, H. Sanchez, and J. Hanson, "EDSN development lessons learned," 2014.</w:t>
      </w:r>
    </w:p>
    <w:p w14:paraId="457F5C61" w14:textId="77777777" w:rsidR="008D30A5" w:rsidRPr="008D30A5" w:rsidRDefault="008D30A5" w:rsidP="00764DB4">
      <w:pPr>
        <w:pStyle w:val="EndNoteBibliography"/>
      </w:pPr>
      <w:r w:rsidRPr="008D30A5">
        <w:lastRenderedPageBreak/>
        <w:t>[45]</w:t>
      </w:r>
      <w:r w:rsidRPr="008D30A5">
        <w:tab/>
        <w:t>K. I. Parker, "State-of-the-Art for Small Satellite Propulsion Systems," 2016.</w:t>
      </w:r>
    </w:p>
    <w:p w14:paraId="74CDBA21" w14:textId="77777777" w:rsidR="008D30A5" w:rsidRPr="008D30A5" w:rsidRDefault="008D30A5" w:rsidP="00764DB4">
      <w:pPr>
        <w:pStyle w:val="EndNoteBibliography"/>
      </w:pPr>
      <w:r w:rsidRPr="008D30A5">
        <w:t>[46]</w:t>
      </w:r>
      <w:r w:rsidRPr="008D30A5">
        <w:tab/>
        <w:t>G. Sun, X. Xia, S. Wu, Z. Wu, and W. Chen, "Attitude Determination and Control System Design for STU-2A CubeSat and In-Orbit Results," 2016.</w:t>
      </w:r>
    </w:p>
    <w:p w14:paraId="793893B7" w14:textId="77777777" w:rsidR="008D30A5" w:rsidRPr="008D30A5" w:rsidRDefault="008D30A5" w:rsidP="00764DB4">
      <w:pPr>
        <w:pStyle w:val="EndNoteBibliography"/>
      </w:pPr>
      <w:r w:rsidRPr="008D30A5">
        <w:t>[47]</w:t>
      </w:r>
      <w:r w:rsidRPr="008D30A5">
        <w:tab/>
        <w:t>S. Wu, W. Chen, and C. Chao, "The STU-2 CubeSat Mission and In-Orbit Test Results," 2016.</w:t>
      </w:r>
    </w:p>
    <w:p w14:paraId="072BF1B1" w14:textId="77777777" w:rsidR="008D30A5" w:rsidRPr="008D30A5" w:rsidRDefault="008D30A5" w:rsidP="00764DB4">
      <w:pPr>
        <w:pStyle w:val="EndNoteBibliography"/>
      </w:pPr>
      <w:r w:rsidRPr="008D30A5">
        <w:t>[48]</w:t>
      </w:r>
      <w:r w:rsidRPr="008D30A5">
        <w:tab/>
        <w:t xml:space="preserve">M. Bisgaard, D. Gerhardt, H. Hermanns, J. Krčál, G. Nies, and M. Stenger, "Battery-Aware Scheduling in Low Orbit: The GomX–3 Case," in </w:t>
      </w:r>
      <w:r w:rsidRPr="008D30A5">
        <w:rPr>
          <w:i/>
        </w:rPr>
        <w:t>FM 2016: Formal Methods: 21st International Symposium, Limassol, Cyprus, November 9-11, 2016, Proceedings 21</w:t>
      </w:r>
      <w:r w:rsidRPr="008D30A5">
        <w:t>, 2016, pp. 559-576.</w:t>
      </w:r>
    </w:p>
    <w:p w14:paraId="12F5E97A" w14:textId="77777777" w:rsidR="008D30A5" w:rsidRPr="008D30A5" w:rsidRDefault="008D30A5" w:rsidP="00764DB4">
      <w:pPr>
        <w:pStyle w:val="EndNoteBibliography"/>
      </w:pPr>
      <w:r w:rsidRPr="008D30A5">
        <w:t>[49]</w:t>
      </w:r>
      <w:r w:rsidRPr="008D30A5">
        <w:tab/>
        <w:t>B. Niels, "ESA and GomSpace Sign Contract to Launch Advanced Nanosatellite," ed. Web: GOMspace, 2016.</w:t>
      </w:r>
    </w:p>
    <w:p w14:paraId="501F98CC" w14:textId="77777777" w:rsidR="008D30A5" w:rsidRPr="008D30A5" w:rsidRDefault="008D30A5" w:rsidP="00764DB4">
      <w:pPr>
        <w:pStyle w:val="EndNoteBibliography"/>
      </w:pPr>
      <w:r w:rsidRPr="008D30A5">
        <w:t>[50]</w:t>
      </w:r>
      <w:r w:rsidRPr="008D30A5">
        <w:tab/>
        <w:t>M. Focardi, V. Noce, S. Buckley, K. O'Neill, A. Bemporad, S. Fineschi</w:t>
      </w:r>
      <w:r w:rsidRPr="008D30A5">
        <w:rPr>
          <w:i/>
        </w:rPr>
        <w:t>, et al.</w:t>
      </w:r>
      <w:r w:rsidRPr="008D30A5">
        <w:t xml:space="preserve">, "The shadow position sensors (SPS) formation flying metrology subsystem for the ESA PROBA-3 mission: present status and future developments," in </w:t>
      </w:r>
      <w:r w:rsidRPr="008D30A5">
        <w:rPr>
          <w:i/>
        </w:rPr>
        <w:t>SPIE Astronomical Telescopes+ Instrumentation</w:t>
      </w:r>
      <w:r w:rsidRPr="008D30A5">
        <w:t>, 2016, pp. 99044Z-99044Z-17.</w:t>
      </w:r>
    </w:p>
    <w:p w14:paraId="10C8487A" w14:textId="77777777" w:rsidR="008D30A5" w:rsidRPr="008D30A5" w:rsidRDefault="008D30A5" w:rsidP="00764DB4">
      <w:pPr>
        <w:pStyle w:val="EndNoteBibliography"/>
      </w:pPr>
      <w:r w:rsidRPr="008D30A5">
        <w:t>[51]</w:t>
      </w:r>
      <w:r w:rsidRPr="008D30A5">
        <w:tab/>
        <w:t>M. Villa, A. Martinez, and A. Petro, "Cubesat Proximity Operations Demonstration (CPOD)," 2015.</w:t>
      </w:r>
    </w:p>
    <w:p w14:paraId="50DA120C" w14:textId="77777777" w:rsidR="008D30A5" w:rsidRPr="008D30A5" w:rsidRDefault="008D30A5" w:rsidP="00764DB4">
      <w:pPr>
        <w:pStyle w:val="EndNoteBibliography"/>
      </w:pPr>
      <w:r w:rsidRPr="008D30A5">
        <w:t>[52]</w:t>
      </w:r>
      <w:r w:rsidRPr="008D30A5">
        <w:tab/>
        <w:t>D. Cecil, "Potential Future NASA Satellite Data and Applications for Tropical Cyclones," 2016.</w:t>
      </w:r>
    </w:p>
    <w:p w14:paraId="065BB162" w14:textId="77777777" w:rsidR="008D30A5" w:rsidRPr="008D30A5" w:rsidRDefault="008D30A5" w:rsidP="00764DB4">
      <w:pPr>
        <w:pStyle w:val="EndNoteBibliography"/>
      </w:pPr>
      <w:r w:rsidRPr="008D30A5">
        <w:t>[53]</w:t>
      </w:r>
      <w:r w:rsidRPr="008D30A5">
        <w:tab/>
        <w:t>E. Gill, P. Sundaramoorthy, J. Bouwmeester, B. Zandbergen, and R. Reinhard, "Formation flying within a constellation of nano-</w:t>
      </w:r>
      <w:r w:rsidRPr="008D30A5">
        <w:lastRenderedPageBreak/>
        <w:t xml:space="preserve">satellites: The QB50 mission," </w:t>
      </w:r>
      <w:r w:rsidRPr="008D30A5">
        <w:rPr>
          <w:i/>
        </w:rPr>
        <w:t xml:space="preserve">Acta Astronautica, </w:t>
      </w:r>
      <w:r w:rsidRPr="008D30A5">
        <w:t>vol. 82, pp. 110-117, 2013.</w:t>
      </w:r>
    </w:p>
    <w:p w14:paraId="2A4A9FBF" w14:textId="77777777" w:rsidR="008D30A5" w:rsidRPr="008D30A5" w:rsidRDefault="008D30A5" w:rsidP="00764DB4">
      <w:pPr>
        <w:pStyle w:val="EndNoteBibliography"/>
      </w:pPr>
      <w:r w:rsidRPr="008D30A5">
        <w:t>[54]</w:t>
      </w:r>
      <w:r w:rsidRPr="008D30A5">
        <w:tab/>
        <w:t xml:space="preserve">M. Bentum, A. Meijerink, A.-J. Boonstra, C. Verhoeven, and A.-J. v. d. Veen, "OLFAR: the orbiting low frequency array, how a cube sat swarm becomes a novel radio astronomy instrument in space," </w:t>
      </w:r>
      <w:r w:rsidRPr="008D30A5">
        <w:rPr>
          <w:i/>
        </w:rPr>
        <w:t xml:space="preserve">De Vonk, </w:t>
      </w:r>
      <w:r w:rsidRPr="008D30A5">
        <w:t>vol. 25, pp. 1-5, 2010.</w:t>
      </w:r>
    </w:p>
    <w:p w14:paraId="76FB6D61" w14:textId="419C753E" w:rsidR="008721CF" w:rsidRDefault="00DF291E" w:rsidP="00764DB4">
      <w:pPr>
        <w:pStyle w:val="Referencesbackmatter"/>
      </w:pPr>
      <w:r>
        <w:fldChar w:fldCharType="end"/>
      </w:r>
    </w:p>
    <w:sectPr w:rsidR="008721CF" w:rsidSect="00FC0085">
      <w:headerReference w:type="default" r:id="rId14"/>
      <w:footerReference w:type="default" r:id="rId15"/>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8034F1" w14:textId="77777777" w:rsidR="005D676E" w:rsidRDefault="005D676E" w:rsidP="00764DB4">
      <w:r>
        <w:separator/>
      </w:r>
    </w:p>
  </w:endnote>
  <w:endnote w:type="continuationSeparator" w:id="0">
    <w:p w14:paraId="5581791A" w14:textId="77777777" w:rsidR="005D676E" w:rsidRDefault="005D676E"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5C76FDE0" w:rsidR="00764DB4" w:rsidRDefault="00764DB4" w:rsidP="00764DB4">
    <w:pPr>
      <w:pStyle w:val="Footer"/>
    </w:pPr>
    <w:r>
      <w:fldChar w:fldCharType="begin"/>
    </w:r>
    <w:r>
      <w:instrText xml:space="preserve"> PAGE  \* roman  \* MERGEFORMAT </w:instrText>
    </w:r>
    <w:r>
      <w:fldChar w:fldCharType="separate"/>
    </w:r>
    <w:r w:rsidR="005D676E">
      <w:rPr>
        <w:noProof/>
      </w:rPr>
      <w:t>i</w:t>
    </w:r>
    <w:r>
      <w:fldChar w:fldCharType="end"/>
    </w:r>
  </w:p>
  <w:p w14:paraId="5B3CD80B" w14:textId="77777777" w:rsidR="00764DB4" w:rsidRDefault="00764DB4"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3B6243E3" w:rsidR="00764DB4" w:rsidRPr="00005A0B" w:rsidRDefault="00764DB4"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A96DEE">
      <w:rPr>
        <w:rStyle w:val="PageNumber"/>
        <w:rFonts w:ascii="Constantia" w:hAnsi="Constantia"/>
        <w:noProof/>
      </w:rPr>
      <w:t>iv</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66E535E8" w:rsidR="00764DB4" w:rsidRPr="00ED5118" w:rsidRDefault="00764DB4" w:rsidP="00764DB4">
    <w:pPr>
      <w:pStyle w:val="Footer"/>
    </w:pPr>
    <w:r>
      <w:fldChar w:fldCharType="begin"/>
    </w:r>
    <w:r>
      <w:instrText xml:space="preserve"> PAGE   \* MERGEFORMAT </w:instrText>
    </w:r>
    <w:r>
      <w:fldChar w:fldCharType="separate"/>
    </w:r>
    <w:r w:rsidR="00A96DEE">
      <w:rPr>
        <w:noProof/>
      </w:rPr>
      <w:t>1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624975" w14:textId="77777777" w:rsidR="005D676E" w:rsidRDefault="005D676E" w:rsidP="00764DB4">
      <w:r>
        <w:separator/>
      </w:r>
    </w:p>
  </w:footnote>
  <w:footnote w:type="continuationSeparator" w:id="0">
    <w:p w14:paraId="333BDE1A" w14:textId="77777777" w:rsidR="005D676E" w:rsidRDefault="005D676E"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764DB4" w:rsidRDefault="00764DB4"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764DB4" w:rsidRDefault="00764DB4"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65&lt;/item&gt;&lt;item&gt;66&lt;/item&gt;&lt;item&gt;67&lt;/item&gt;&lt;item&gt;68&lt;/item&gt;&lt;item&gt;70&lt;/item&gt;&lt;item&gt;71&lt;/item&gt;&lt;item&gt;72&lt;/item&gt;&lt;item&gt;73&lt;/item&gt;&lt;item&gt;74&lt;/item&gt;&lt;/record-ids&gt;&lt;/item&gt;&lt;/Libraries&gt;"/>
  </w:docVars>
  <w:rsids>
    <w:rsidRoot w:val="00760161"/>
    <w:rsid w:val="000039FB"/>
    <w:rsid w:val="00005A0B"/>
    <w:rsid w:val="00021FC5"/>
    <w:rsid w:val="00060907"/>
    <w:rsid w:val="00076A3D"/>
    <w:rsid w:val="00077C92"/>
    <w:rsid w:val="000C04DC"/>
    <w:rsid w:val="000E334A"/>
    <w:rsid w:val="000E6121"/>
    <w:rsid w:val="000F7418"/>
    <w:rsid w:val="00104AA2"/>
    <w:rsid w:val="0011792A"/>
    <w:rsid w:val="0012250D"/>
    <w:rsid w:val="0015061D"/>
    <w:rsid w:val="0018221D"/>
    <w:rsid w:val="001868B7"/>
    <w:rsid w:val="001953DA"/>
    <w:rsid w:val="001B1B86"/>
    <w:rsid w:val="001B2CF2"/>
    <w:rsid w:val="001C1842"/>
    <w:rsid w:val="001C3B1B"/>
    <w:rsid w:val="001C438B"/>
    <w:rsid w:val="001C7D5F"/>
    <w:rsid w:val="001E43EB"/>
    <w:rsid w:val="001E51C0"/>
    <w:rsid w:val="001E6AB6"/>
    <w:rsid w:val="001F0C7E"/>
    <w:rsid w:val="002007E5"/>
    <w:rsid w:val="00224C7B"/>
    <w:rsid w:val="002302BC"/>
    <w:rsid w:val="00233A6F"/>
    <w:rsid w:val="00244EBC"/>
    <w:rsid w:val="002473AA"/>
    <w:rsid w:val="00251C35"/>
    <w:rsid w:val="00254F47"/>
    <w:rsid w:val="00282EA3"/>
    <w:rsid w:val="002B4DCA"/>
    <w:rsid w:val="002B5E39"/>
    <w:rsid w:val="002F2C39"/>
    <w:rsid w:val="002F2DF4"/>
    <w:rsid w:val="00303ED3"/>
    <w:rsid w:val="003166DC"/>
    <w:rsid w:val="00320F2A"/>
    <w:rsid w:val="00325091"/>
    <w:rsid w:val="00335997"/>
    <w:rsid w:val="00341FAD"/>
    <w:rsid w:val="0034287A"/>
    <w:rsid w:val="0034741C"/>
    <w:rsid w:val="00351AB4"/>
    <w:rsid w:val="0035396B"/>
    <w:rsid w:val="0035618D"/>
    <w:rsid w:val="00360194"/>
    <w:rsid w:val="0036253A"/>
    <w:rsid w:val="00386B9A"/>
    <w:rsid w:val="003965F6"/>
    <w:rsid w:val="003A650A"/>
    <w:rsid w:val="003A7D06"/>
    <w:rsid w:val="003C26B6"/>
    <w:rsid w:val="003D1ED2"/>
    <w:rsid w:val="003D30B5"/>
    <w:rsid w:val="003E6A09"/>
    <w:rsid w:val="003F6A93"/>
    <w:rsid w:val="003F7A7E"/>
    <w:rsid w:val="00405514"/>
    <w:rsid w:val="00405755"/>
    <w:rsid w:val="00422EBC"/>
    <w:rsid w:val="004272F8"/>
    <w:rsid w:val="00430582"/>
    <w:rsid w:val="0046015A"/>
    <w:rsid w:val="0049000C"/>
    <w:rsid w:val="00495884"/>
    <w:rsid w:val="004A01A1"/>
    <w:rsid w:val="004C5118"/>
    <w:rsid w:val="004D38A1"/>
    <w:rsid w:val="00500F02"/>
    <w:rsid w:val="005164E5"/>
    <w:rsid w:val="00523D24"/>
    <w:rsid w:val="00545E2C"/>
    <w:rsid w:val="005479EE"/>
    <w:rsid w:val="00576F3B"/>
    <w:rsid w:val="00592A98"/>
    <w:rsid w:val="005946EB"/>
    <w:rsid w:val="005A03E6"/>
    <w:rsid w:val="005A1AA0"/>
    <w:rsid w:val="005A4EE1"/>
    <w:rsid w:val="005A6A46"/>
    <w:rsid w:val="005B5513"/>
    <w:rsid w:val="005C2FD4"/>
    <w:rsid w:val="005D676E"/>
    <w:rsid w:val="006003F9"/>
    <w:rsid w:val="00601148"/>
    <w:rsid w:val="00633B3A"/>
    <w:rsid w:val="0064093C"/>
    <w:rsid w:val="00640B6A"/>
    <w:rsid w:val="00645FAE"/>
    <w:rsid w:val="006811F4"/>
    <w:rsid w:val="006869C5"/>
    <w:rsid w:val="0069746A"/>
    <w:rsid w:val="006B67C9"/>
    <w:rsid w:val="006C1730"/>
    <w:rsid w:val="006D411D"/>
    <w:rsid w:val="006E2540"/>
    <w:rsid w:val="006F231A"/>
    <w:rsid w:val="006F79ED"/>
    <w:rsid w:val="00715096"/>
    <w:rsid w:val="00735DF3"/>
    <w:rsid w:val="00760161"/>
    <w:rsid w:val="00764DB4"/>
    <w:rsid w:val="00773427"/>
    <w:rsid w:val="00773BD8"/>
    <w:rsid w:val="00784319"/>
    <w:rsid w:val="00790258"/>
    <w:rsid w:val="00797A0D"/>
    <w:rsid w:val="007B5540"/>
    <w:rsid w:val="007C3A01"/>
    <w:rsid w:val="007D4619"/>
    <w:rsid w:val="007D6DB1"/>
    <w:rsid w:val="007E681E"/>
    <w:rsid w:val="007F31B0"/>
    <w:rsid w:val="00801BB7"/>
    <w:rsid w:val="00807C32"/>
    <w:rsid w:val="00810E44"/>
    <w:rsid w:val="008163FD"/>
    <w:rsid w:val="00820D97"/>
    <w:rsid w:val="00842164"/>
    <w:rsid w:val="008721CF"/>
    <w:rsid w:val="00887F35"/>
    <w:rsid w:val="0089178C"/>
    <w:rsid w:val="008D30A5"/>
    <w:rsid w:val="008D6E16"/>
    <w:rsid w:val="008F4BB0"/>
    <w:rsid w:val="008F6736"/>
    <w:rsid w:val="00901724"/>
    <w:rsid w:val="00910EA0"/>
    <w:rsid w:val="0091409F"/>
    <w:rsid w:val="00914860"/>
    <w:rsid w:val="00917BE3"/>
    <w:rsid w:val="00934001"/>
    <w:rsid w:val="0094558C"/>
    <w:rsid w:val="009656BE"/>
    <w:rsid w:val="00970517"/>
    <w:rsid w:val="00971E64"/>
    <w:rsid w:val="00975693"/>
    <w:rsid w:val="00981A8D"/>
    <w:rsid w:val="00990EF2"/>
    <w:rsid w:val="009A79B9"/>
    <w:rsid w:val="009B0B67"/>
    <w:rsid w:val="009B373A"/>
    <w:rsid w:val="009C2F6D"/>
    <w:rsid w:val="009E43CA"/>
    <w:rsid w:val="00A41FE8"/>
    <w:rsid w:val="00A508FB"/>
    <w:rsid w:val="00A71D7F"/>
    <w:rsid w:val="00A96DEE"/>
    <w:rsid w:val="00AB36D9"/>
    <w:rsid w:val="00AC7113"/>
    <w:rsid w:val="00AD2600"/>
    <w:rsid w:val="00AE3E70"/>
    <w:rsid w:val="00AE3F84"/>
    <w:rsid w:val="00AE495D"/>
    <w:rsid w:val="00AE7090"/>
    <w:rsid w:val="00AF0ECF"/>
    <w:rsid w:val="00B049F0"/>
    <w:rsid w:val="00B101D7"/>
    <w:rsid w:val="00B133BD"/>
    <w:rsid w:val="00B447D9"/>
    <w:rsid w:val="00B5387F"/>
    <w:rsid w:val="00B6274B"/>
    <w:rsid w:val="00B64677"/>
    <w:rsid w:val="00B82E08"/>
    <w:rsid w:val="00B91B0F"/>
    <w:rsid w:val="00B9756E"/>
    <w:rsid w:val="00BA7FE1"/>
    <w:rsid w:val="00BD09CD"/>
    <w:rsid w:val="00BD7E42"/>
    <w:rsid w:val="00BF16B6"/>
    <w:rsid w:val="00C0005B"/>
    <w:rsid w:val="00C072EE"/>
    <w:rsid w:val="00C11324"/>
    <w:rsid w:val="00C1164C"/>
    <w:rsid w:val="00C22C9B"/>
    <w:rsid w:val="00C3624D"/>
    <w:rsid w:val="00C3706E"/>
    <w:rsid w:val="00C40FF8"/>
    <w:rsid w:val="00CA3E14"/>
    <w:rsid w:val="00CA77B1"/>
    <w:rsid w:val="00CC0F27"/>
    <w:rsid w:val="00CC535F"/>
    <w:rsid w:val="00CC7A17"/>
    <w:rsid w:val="00CF09C0"/>
    <w:rsid w:val="00D046E6"/>
    <w:rsid w:val="00D10326"/>
    <w:rsid w:val="00D134DC"/>
    <w:rsid w:val="00D27B16"/>
    <w:rsid w:val="00D30362"/>
    <w:rsid w:val="00D367D6"/>
    <w:rsid w:val="00D64AE4"/>
    <w:rsid w:val="00D66110"/>
    <w:rsid w:val="00D72251"/>
    <w:rsid w:val="00D771DD"/>
    <w:rsid w:val="00D83129"/>
    <w:rsid w:val="00D864AE"/>
    <w:rsid w:val="00D93076"/>
    <w:rsid w:val="00DB0104"/>
    <w:rsid w:val="00DB3F4F"/>
    <w:rsid w:val="00DC5499"/>
    <w:rsid w:val="00DD1988"/>
    <w:rsid w:val="00DE0A0C"/>
    <w:rsid w:val="00DE1143"/>
    <w:rsid w:val="00DF291E"/>
    <w:rsid w:val="00E11CAC"/>
    <w:rsid w:val="00E1230F"/>
    <w:rsid w:val="00E133D5"/>
    <w:rsid w:val="00E61705"/>
    <w:rsid w:val="00E642D0"/>
    <w:rsid w:val="00E653EF"/>
    <w:rsid w:val="00E67DC1"/>
    <w:rsid w:val="00E7563E"/>
    <w:rsid w:val="00E8167C"/>
    <w:rsid w:val="00E97968"/>
    <w:rsid w:val="00ED5118"/>
    <w:rsid w:val="00EF281A"/>
    <w:rsid w:val="00EF6F50"/>
    <w:rsid w:val="00F03FA3"/>
    <w:rsid w:val="00F5560E"/>
    <w:rsid w:val="00F66A13"/>
    <w:rsid w:val="00F863AD"/>
    <w:rsid w:val="00F90C42"/>
    <w:rsid w:val="00F93F05"/>
    <w:rsid w:val="00F94AD7"/>
    <w:rsid w:val="00FC0085"/>
    <w:rsid w:val="00FD12F3"/>
    <w:rsid w:val="00FD1A4A"/>
    <w:rsid w:val="00FD32C4"/>
    <w:rsid w:val="00FF16F3"/>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4558C"/>
    <w:pPr>
      <w:spacing w:after="480" w:line="240" w:lineRule="auto"/>
      <w:ind w:left="1080" w:right="1080"/>
    </w:p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hAnsi="Palatino Linotype"/>
      <w:noProof/>
      <w:sz w:val="28"/>
      <w:szCs w:val="24"/>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hAnsi="Palatino Linotype"/>
      <w:noProof/>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cordis.europa.eu/result/rcn/172006_en.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rocketman.blogspot.ie/2012/05/revised-expanded-launch-cost-data.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2CAB79-0313-4008-987B-39B1BC598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0</TotalTime>
  <Pages>34</Pages>
  <Words>10201</Words>
  <Characters>5815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6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2</cp:revision>
  <cp:lastPrinted>2017-04-12T14:34:00Z</cp:lastPrinted>
  <dcterms:created xsi:type="dcterms:W3CDTF">2017-04-12T14:36:00Z</dcterms:created>
  <dcterms:modified xsi:type="dcterms:W3CDTF">2017-04-12T14:36:00Z</dcterms:modified>
</cp:coreProperties>
</file>